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AF5E60" w14:textId="77777777" w:rsidR="00BA2B63" w:rsidRDefault="00BA2B63" w:rsidP="00D71821">
      <w:pPr>
        <w:rPr>
          <w:noProof/>
          <w:color w:val="1A4985"/>
          <w:lang w:val="en-MY" w:eastAsia="en-MY"/>
        </w:rPr>
      </w:pPr>
    </w:p>
    <w:p w14:paraId="43BD35A1" w14:textId="0E009BB1" w:rsidR="00FD5553" w:rsidRDefault="00FD5553" w:rsidP="00D71821">
      <w:pPr>
        <w:rPr>
          <w:noProof/>
          <w:color w:val="1A4985"/>
          <w:lang w:val="en-MY" w:eastAsia="en-MY"/>
        </w:rPr>
      </w:pPr>
    </w:p>
    <w:p w14:paraId="283552A3" w14:textId="48619118" w:rsidR="00D71821" w:rsidRDefault="00BA2B63" w:rsidP="00D71821">
      <w:pPr>
        <w:sectPr w:rsidR="00D71821" w:rsidSect="00D71821">
          <w:headerReference w:type="default" r:id="rId11"/>
          <w:footerReference w:type="even" r:id="rId12"/>
          <w:footerReference w:type="default" r:id="rId13"/>
          <w:footerReference w:type="first" r:id="rId14"/>
          <w:pgSz w:w="11900" w:h="16840"/>
          <w:pgMar w:top="1440" w:right="1440" w:bottom="1440" w:left="1440" w:header="850" w:footer="850" w:gutter="0"/>
          <w:cols w:space="708"/>
          <w:titlePg/>
          <w:docGrid w:linePitch="360"/>
        </w:sectPr>
      </w:pPr>
      <w:r>
        <w:rPr>
          <w:noProof/>
          <w:color w:val="1A4985"/>
          <w:lang w:val="en-MY" w:eastAsia="en-MY"/>
        </w:rPr>
        <w:drawing>
          <wp:anchor distT="0" distB="0" distL="114300" distR="114300" simplePos="0" relativeHeight="251713536" behindDoc="1" locked="0" layoutInCell="1" allowOverlap="1" wp14:anchorId="7D86C835" wp14:editId="566D0E74">
            <wp:simplePos x="0" y="0"/>
            <wp:positionH relativeFrom="column">
              <wp:posOffset>-914400</wp:posOffset>
            </wp:positionH>
            <wp:positionV relativeFrom="paragraph">
              <wp:posOffset>348445</wp:posOffset>
            </wp:positionV>
            <wp:extent cx="7635240" cy="3948430"/>
            <wp:effectExtent l="0" t="0" r="3810" b="0"/>
            <wp:wrapTight wrapText="bothSides">
              <wp:wrapPolygon edited="0">
                <wp:start x="0" y="0"/>
                <wp:lineTo x="0" y="21468"/>
                <wp:lineTo x="21557" y="21468"/>
                <wp:lineTo x="21557" y="0"/>
                <wp:lineTo x="0" y="0"/>
              </wp:wrapPolygon>
            </wp:wrapTight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IMG_1440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883" b="20160"/>
                    <a:stretch/>
                  </pic:blipFill>
                  <pic:spPr bwMode="auto">
                    <a:xfrm>
                      <a:off x="0" y="0"/>
                      <a:ext cx="7635240" cy="39484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D5553">
        <w:rPr>
          <w:noProof/>
          <w:color w:val="1A4985"/>
          <w:lang w:val="en-MY" w:eastAsia="en-MY"/>
        </w:rPr>
        <w:t xml:space="preserve"> </w:t>
      </w:r>
      <w:r w:rsidR="00B409C6">
        <w:rPr>
          <w:noProof/>
          <w:color w:val="1A4985"/>
          <w:lang w:val="en-MY" w:eastAsia="en-MY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64A751FB" wp14:editId="2906A441">
                <wp:simplePos x="0" y="0"/>
                <wp:positionH relativeFrom="column">
                  <wp:posOffset>-194118</wp:posOffset>
                </wp:positionH>
                <wp:positionV relativeFrom="paragraph">
                  <wp:posOffset>4628192</wp:posOffset>
                </wp:positionV>
                <wp:extent cx="6104255" cy="1670440"/>
                <wp:effectExtent l="0" t="0" r="0" b="635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04255" cy="16704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9BC277D" w14:textId="4624A8E9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243A01C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7620EC9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7DE3333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25F00DE" w14:textId="77777777" w:rsidR="00631EA1" w:rsidRDefault="00631EA1"/>
                          <w:p w14:paraId="71B1409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3807583D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CD0FA59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0" w:name="_Toc69215262"/>
                            <w:r w:rsidRPr="0075168F">
                              <w:t>&lt;Report Sub-Title&gt;</w:t>
                            </w:r>
                            <w:bookmarkEnd w:id="0"/>
                          </w:p>
                          <w:p w14:paraId="4820E82C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177B08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57BC355C" w14:textId="77777777" w:rsidR="00631EA1" w:rsidRDefault="00631EA1"/>
                          <w:p w14:paraId="6A57F019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4AA2DB94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4CE9734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48B88F2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58118AB2" w14:textId="77777777" w:rsidR="00631EA1" w:rsidRDefault="00631EA1"/>
                          <w:p w14:paraId="3402C640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97C5B31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2C34DC0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" w:name="_Toc69215263"/>
                            <w:r w:rsidRPr="0075168F">
                              <w:t>&lt;Report Sub-Title&gt;</w:t>
                            </w:r>
                            <w:bookmarkEnd w:id="1"/>
                          </w:p>
                          <w:p w14:paraId="798AAE9D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859C481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06D4724B" w14:textId="77777777" w:rsidR="00631EA1" w:rsidRDefault="00631EA1"/>
                          <w:p w14:paraId="1F314A2A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40F6F976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DCCF34A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A9E4C6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5E5E22F" w14:textId="77777777" w:rsidR="00631EA1" w:rsidRDefault="00631EA1"/>
                          <w:p w14:paraId="1F230BF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E8E522E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4F36D93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2" w:name="_Toc69215264"/>
                            <w:r w:rsidRPr="0075168F">
                              <w:t>&lt;Report Sub-Title&gt;</w:t>
                            </w:r>
                            <w:bookmarkEnd w:id="2"/>
                          </w:p>
                          <w:p w14:paraId="19BF8974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408F3F1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4683455C" w14:textId="77777777" w:rsidR="00631EA1" w:rsidRDefault="00631EA1"/>
                          <w:p w14:paraId="3508A7F9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820D539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0EA0B66A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682B7A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1FCC75E2" w14:textId="77777777" w:rsidR="00631EA1" w:rsidRDefault="00631EA1"/>
                          <w:p w14:paraId="01D32E61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DA6F976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9BCDC84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3" w:name="_Toc69215265"/>
                            <w:r w:rsidRPr="0075168F">
                              <w:t>&lt;Report Sub-Title&gt;</w:t>
                            </w:r>
                            <w:bookmarkEnd w:id="3"/>
                          </w:p>
                          <w:p w14:paraId="4D648AB8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52A9BB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EA4CABE" w14:textId="77777777" w:rsidR="00631EA1" w:rsidRDefault="00631EA1"/>
                          <w:p w14:paraId="4302C040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B96405F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E3076A5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44474A1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213B126A" w14:textId="77777777" w:rsidR="00631EA1" w:rsidRDefault="00631EA1"/>
                          <w:p w14:paraId="723E42BF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9939C36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EDCA327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4" w:name="_Toc69215266"/>
                            <w:r w:rsidRPr="0075168F">
                              <w:t>&lt;Report Sub-Title&gt;</w:t>
                            </w:r>
                            <w:bookmarkEnd w:id="4"/>
                          </w:p>
                          <w:p w14:paraId="416BD959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17DFE6D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3996864C" w14:textId="77777777" w:rsidR="00631EA1" w:rsidRDefault="00631EA1"/>
                          <w:p w14:paraId="5EAADE42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C1D8336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733F8468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6C7892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0FE5BBA5" w14:textId="77777777" w:rsidR="00631EA1" w:rsidRDefault="00631EA1"/>
                          <w:p w14:paraId="7B5C62EF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224C5B4B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6571872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5" w:name="_Toc69215267"/>
                            <w:r w:rsidRPr="0075168F">
                              <w:t>&lt;Report Sub-Title&gt;</w:t>
                            </w:r>
                            <w:bookmarkEnd w:id="5"/>
                          </w:p>
                          <w:p w14:paraId="3651C334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9BA6A0B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F83251F" w14:textId="77777777" w:rsidR="00631EA1" w:rsidRDefault="00631EA1"/>
                          <w:p w14:paraId="653423A6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C488E38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684B7F0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C913180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7924E7FE" w14:textId="77777777" w:rsidR="00631EA1" w:rsidRDefault="00631EA1"/>
                          <w:p w14:paraId="17E4FC1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46A74808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1A8340A9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6" w:name="_Toc69215268"/>
                            <w:r w:rsidRPr="0075168F">
                              <w:t>&lt;Report Sub-Title&gt;</w:t>
                            </w:r>
                            <w:bookmarkEnd w:id="6"/>
                          </w:p>
                          <w:p w14:paraId="3854607F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806BE75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55C54B92" w14:textId="77777777" w:rsidR="00631EA1" w:rsidRDefault="00631EA1"/>
                          <w:p w14:paraId="0CF0FB4E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3E59BF5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A9CB774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936D8DA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829D266" w14:textId="77777777" w:rsidR="00631EA1" w:rsidRDefault="00631EA1"/>
                          <w:p w14:paraId="27797D8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7AD18226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27AF167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7" w:name="_Toc69215269"/>
                            <w:r w:rsidRPr="0075168F">
                              <w:t>&lt;Report Sub-Title&gt;</w:t>
                            </w:r>
                            <w:bookmarkEnd w:id="7"/>
                          </w:p>
                          <w:p w14:paraId="518BD129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BE3FC70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4586020" w14:textId="77777777" w:rsidR="00631EA1" w:rsidRDefault="00631EA1"/>
                          <w:p w14:paraId="6053414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74FBAF55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768243B7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E6CBCC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2C936E38" w14:textId="77777777" w:rsidR="00631EA1" w:rsidRDefault="00631EA1"/>
                          <w:p w14:paraId="2EF8364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03473D21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F00CDB7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8" w:name="_Toc69215270"/>
                            <w:r w:rsidRPr="0075168F">
                              <w:t>&lt;Report Sub-Title&gt;</w:t>
                            </w:r>
                            <w:bookmarkEnd w:id="8"/>
                          </w:p>
                          <w:p w14:paraId="3CE0BE33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4ED776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50A9231" w14:textId="77777777" w:rsidR="00631EA1" w:rsidRDefault="00631EA1"/>
                          <w:p w14:paraId="3197519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5220E5C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68DA69A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33D5138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2617AB5" w14:textId="77777777" w:rsidR="00631EA1" w:rsidRDefault="00631EA1"/>
                          <w:p w14:paraId="60AD2F6B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F010884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15B09855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9" w:name="_Toc69215271"/>
                            <w:r w:rsidRPr="0075168F">
                              <w:t>&lt;Report Sub-Title&gt;</w:t>
                            </w:r>
                            <w:bookmarkEnd w:id="9"/>
                          </w:p>
                          <w:p w14:paraId="32D0A968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09FFBAEC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32B2B5CB" w14:textId="77777777" w:rsidR="00631EA1" w:rsidRDefault="00631EA1"/>
                          <w:p w14:paraId="0CF5003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E162528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29C4DF1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166EB4B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45D86CB" w14:textId="77777777" w:rsidR="00631EA1" w:rsidRDefault="00631EA1"/>
                          <w:p w14:paraId="5308FED3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B24BFC5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BDD973F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0" w:name="_Toc69215272"/>
                            <w:r w:rsidRPr="0075168F">
                              <w:t>&lt;Report Sub-Title&gt;</w:t>
                            </w:r>
                            <w:bookmarkEnd w:id="10"/>
                          </w:p>
                          <w:p w14:paraId="2F002BF2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4A2B7A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16C9294" w14:textId="77777777" w:rsidR="00631EA1" w:rsidRDefault="00631EA1"/>
                          <w:p w14:paraId="1D401CD9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F9F6595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108DA2C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BA6AA0B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3D63C97" w14:textId="77777777" w:rsidR="00631EA1" w:rsidRDefault="00631EA1"/>
                          <w:p w14:paraId="3CDF4978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D12478D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14FC697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1" w:name="_Toc69215273"/>
                            <w:r w:rsidRPr="0075168F">
                              <w:t>&lt;Report Sub-Title&gt;</w:t>
                            </w:r>
                            <w:bookmarkEnd w:id="11"/>
                          </w:p>
                          <w:p w14:paraId="0C824495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C8DC4AB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5BECB54" w14:textId="77777777" w:rsidR="00631EA1" w:rsidRDefault="00631EA1"/>
                          <w:p w14:paraId="495B7410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48063E0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C846EF3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FA153AA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B139678" w14:textId="77777777" w:rsidR="00631EA1" w:rsidRDefault="00631EA1"/>
                          <w:p w14:paraId="49806125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D1BA354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855B405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2" w:name="_Toc69215274"/>
                            <w:r w:rsidRPr="0075168F">
                              <w:t>&lt;Report Sub-Title&gt;</w:t>
                            </w:r>
                            <w:bookmarkEnd w:id="12"/>
                          </w:p>
                          <w:p w14:paraId="5AE7E9DF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0E0409D9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4BFA8AA5" w14:textId="77777777" w:rsidR="00631EA1" w:rsidRDefault="00631EA1"/>
                          <w:p w14:paraId="65A5BA59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1EAE371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4B242A3C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57524E0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A14807D" w14:textId="77777777" w:rsidR="00631EA1" w:rsidRDefault="00631EA1"/>
                          <w:p w14:paraId="3F921074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18E1232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25D0320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3" w:name="_Toc69215275"/>
                            <w:r w:rsidRPr="0075168F">
                              <w:t>&lt;Report Sub-Title&gt;</w:t>
                            </w:r>
                            <w:bookmarkEnd w:id="13"/>
                          </w:p>
                          <w:p w14:paraId="654D98DF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CEE9054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1723E73F" w14:textId="77777777" w:rsidR="00631EA1" w:rsidRDefault="00631EA1"/>
                          <w:p w14:paraId="7D8A02C3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298F7C4" w14:textId="77777777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3165D6AC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AE94E5E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5370235F" w14:textId="77777777" w:rsidR="00631EA1" w:rsidRDefault="00631EA1"/>
                          <w:p w14:paraId="1009C855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2573008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45DA83DD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4" w:name="_Toc69215276"/>
                            <w:r w:rsidRPr="0075168F">
                              <w:t>&lt;Report Sub-Title&gt;</w:t>
                            </w:r>
                            <w:bookmarkEnd w:id="14"/>
                          </w:p>
                          <w:p w14:paraId="6B0190C5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61BCD74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3A5A697" w14:textId="77777777" w:rsidR="00631EA1" w:rsidRDefault="00631EA1"/>
                          <w:p w14:paraId="1811BB8B" w14:textId="77777777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6383012C" w14:textId="482C786C" w:rsidR="00631EA1" w:rsidRDefault="00631EA1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llocateMate</w:t>
                            </w:r>
                            <w:proofErr w:type="spellEnd"/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4D5B1606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A68C2D1" w14:textId="4DD595BD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0068F36" w14:textId="77777777" w:rsidR="00631EA1" w:rsidRDefault="00631EA1"/>
                          <w:p w14:paraId="6C691C21" w14:textId="76B0E8CD" w:rsidR="00631EA1" w:rsidRPr="0075168F" w:rsidRDefault="00631EA1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spellStart"/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spellEnd"/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7692084" w14:textId="77777777" w:rsidR="00631EA1" w:rsidRPr="0075168F" w:rsidRDefault="00631EA1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37112B9D" w14:textId="77777777" w:rsidR="00631EA1" w:rsidRPr="0075168F" w:rsidRDefault="00631EA1" w:rsidP="006F5120">
                            <w:pPr>
                              <w:pStyle w:val="Heading1"/>
                            </w:pPr>
                            <w:bookmarkStart w:id="15" w:name="_Toc69215277"/>
                            <w:r w:rsidRPr="0075168F">
                              <w:t>&lt;Report Sub-Title&gt;</w:t>
                            </w:r>
                            <w:bookmarkEnd w:id="15"/>
                          </w:p>
                          <w:p w14:paraId="28C300B3" w14:textId="77777777" w:rsidR="00631EA1" w:rsidRDefault="00631EA1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BFEA49F" w14:textId="77777777" w:rsidR="00631EA1" w:rsidRPr="0075168F" w:rsidRDefault="00631EA1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4A751FB" id="_x0000_t202" coordsize="21600,21600" o:spt="202" path="m,l,21600r21600,l21600,xe">
                <v:stroke joinstyle="miter"/>
                <v:path gradientshapeok="t" o:connecttype="rect"/>
              </v:shapetype>
              <v:shape id="Text Box 15" o:spid="_x0000_s1026" type="#_x0000_t202" style="position:absolute;margin-left:-15.3pt;margin-top:364.4pt;width:480.65pt;height:131.55pt;z-index:2516971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" filled="f" stroked="f" strokeweight=".5pt">
                <v:textbox>
                  <w:txbxContent>
                    <w:p w14:paraId="29BC277D" w14:textId="4624A8E9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243A01C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7620EC9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7DE3333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25F00DE" w14:textId="77777777" w:rsidR="00631EA1" w:rsidRDefault="00631EA1"/>
                    <w:p w14:paraId="71B1409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3807583D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CD0FA59" w14:textId="77777777" w:rsidR="00631EA1" w:rsidRPr="0075168F" w:rsidRDefault="00631EA1" w:rsidP="006F5120">
                      <w:pPr>
                        <w:pStyle w:val="Heading1"/>
                      </w:pPr>
                      <w:bookmarkStart w:id="16" w:name="_Toc69215262"/>
                      <w:r w:rsidRPr="0075168F">
                        <w:t>&lt;Report Sub-Title&gt;</w:t>
                      </w:r>
                      <w:bookmarkEnd w:id="16"/>
                    </w:p>
                    <w:p w14:paraId="4820E82C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177B08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57BC355C" w14:textId="77777777" w:rsidR="00631EA1" w:rsidRDefault="00631EA1"/>
                    <w:p w14:paraId="6A57F019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4AA2DB94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4CE9734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48B88F2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58118AB2" w14:textId="77777777" w:rsidR="00631EA1" w:rsidRDefault="00631EA1"/>
                    <w:p w14:paraId="3402C640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97C5B31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2C34DC0" w14:textId="77777777" w:rsidR="00631EA1" w:rsidRPr="0075168F" w:rsidRDefault="00631EA1" w:rsidP="006F5120">
                      <w:pPr>
                        <w:pStyle w:val="Heading1"/>
                      </w:pPr>
                      <w:bookmarkStart w:id="17" w:name="_Toc69215263"/>
                      <w:r w:rsidRPr="0075168F">
                        <w:t>&lt;Report Sub-Title&gt;</w:t>
                      </w:r>
                      <w:bookmarkEnd w:id="17"/>
                    </w:p>
                    <w:p w14:paraId="798AAE9D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859C481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06D4724B" w14:textId="77777777" w:rsidR="00631EA1" w:rsidRDefault="00631EA1"/>
                    <w:p w14:paraId="1F314A2A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40F6F976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DCCF34A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A9E4C6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5E5E22F" w14:textId="77777777" w:rsidR="00631EA1" w:rsidRDefault="00631EA1"/>
                    <w:p w14:paraId="1F230BF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E8E522E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4F36D93" w14:textId="77777777" w:rsidR="00631EA1" w:rsidRPr="0075168F" w:rsidRDefault="00631EA1" w:rsidP="006F5120">
                      <w:pPr>
                        <w:pStyle w:val="Heading1"/>
                      </w:pPr>
                      <w:bookmarkStart w:id="18" w:name="_Toc69215264"/>
                      <w:r w:rsidRPr="0075168F">
                        <w:t>&lt;Report Sub-Title&gt;</w:t>
                      </w:r>
                      <w:bookmarkEnd w:id="18"/>
                    </w:p>
                    <w:p w14:paraId="19BF8974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408F3F1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4683455C" w14:textId="77777777" w:rsidR="00631EA1" w:rsidRDefault="00631EA1"/>
                    <w:p w14:paraId="3508A7F9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820D539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0EA0B66A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682B7A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1FCC75E2" w14:textId="77777777" w:rsidR="00631EA1" w:rsidRDefault="00631EA1"/>
                    <w:p w14:paraId="01D32E61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DA6F976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9BCDC84" w14:textId="77777777" w:rsidR="00631EA1" w:rsidRPr="0075168F" w:rsidRDefault="00631EA1" w:rsidP="006F5120">
                      <w:pPr>
                        <w:pStyle w:val="Heading1"/>
                      </w:pPr>
                      <w:bookmarkStart w:id="19" w:name="_Toc69215265"/>
                      <w:r w:rsidRPr="0075168F">
                        <w:t>&lt;Report Sub-Title&gt;</w:t>
                      </w:r>
                      <w:bookmarkEnd w:id="19"/>
                    </w:p>
                    <w:p w14:paraId="4D648AB8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52A9BB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EA4CABE" w14:textId="77777777" w:rsidR="00631EA1" w:rsidRDefault="00631EA1"/>
                    <w:p w14:paraId="4302C040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B96405F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E3076A5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44474A1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213B126A" w14:textId="77777777" w:rsidR="00631EA1" w:rsidRDefault="00631EA1"/>
                    <w:p w14:paraId="723E42BF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59939C36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EDCA327" w14:textId="77777777" w:rsidR="00631EA1" w:rsidRPr="0075168F" w:rsidRDefault="00631EA1" w:rsidP="006F5120">
                      <w:pPr>
                        <w:pStyle w:val="Heading1"/>
                      </w:pPr>
                      <w:bookmarkStart w:id="20" w:name="_Toc69215266"/>
                      <w:r w:rsidRPr="0075168F">
                        <w:t>&lt;Report Sub-Title&gt;</w:t>
                      </w:r>
                      <w:bookmarkEnd w:id="20"/>
                    </w:p>
                    <w:p w14:paraId="416BD959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17DFE6D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3996864C" w14:textId="77777777" w:rsidR="00631EA1" w:rsidRDefault="00631EA1"/>
                    <w:p w14:paraId="5EAADE42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C1D8336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733F8468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6C7892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0FE5BBA5" w14:textId="77777777" w:rsidR="00631EA1" w:rsidRDefault="00631EA1"/>
                    <w:p w14:paraId="7B5C62EF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224C5B4B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6571872" w14:textId="77777777" w:rsidR="00631EA1" w:rsidRPr="0075168F" w:rsidRDefault="00631EA1" w:rsidP="006F5120">
                      <w:pPr>
                        <w:pStyle w:val="Heading1"/>
                      </w:pPr>
                      <w:bookmarkStart w:id="21" w:name="_Toc69215267"/>
                      <w:r w:rsidRPr="0075168F">
                        <w:t>&lt;Report Sub-Title&gt;</w:t>
                      </w:r>
                      <w:bookmarkEnd w:id="21"/>
                    </w:p>
                    <w:p w14:paraId="3651C334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9BA6A0B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F83251F" w14:textId="77777777" w:rsidR="00631EA1" w:rsidRDefault="00631EA1"/>
                    <w:p w14:paraId="653423A6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C488E38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684B7F0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C913180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7924E7FE" w14:textId="77777777" w:rsidR="00631EA1" w:rsidRDefault="00631EA1"/>
                    <w:p w14:paraId="17E4FC1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46A74808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1A8340A9" w14:textId="77777777" w:rsidR="00631EA1" w:rsidRPr="0075168F" w:rsidRDefault="00631EA1" w:rsidP="006F5120">
                      <w:pPr>
                        <w:pStyle w:val="Heading1"/>
                      </w:pPr>
                      <w:bookmarkStart w:id="22" w:name="_Toc69215268"/>
                      <w:r w:rsidRPr="0075168F">
                        <w:t>&lt;Report Sub-Title&gt;</w:t>
                      </w:r>
                      <w:bookmarkEnd w:id="22"/>
                    </w:p>
                    <w:p w14:paraId="3854607F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806BE75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55C54B92" w14:textId="77777777" w:rsidR="00631EA1" w:rsidRDefault="00631EA1"/>
                    <w:p w14:paraId="0CF0FB4E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3E59BF5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A9CB774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936D8DA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829D266" w14:textId="77777777" w:rsidR="00631EA1" w:rsidRDefault="00631EA1"/>
                    <w:p w14:paraId="27797D8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7AD18226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27AF167" w14:textId="77777777" w:rsidR="00631EA1" w:rsidRPr="0075168F" w:rsidRDefault="00631EA1" w:rsidP="006F5120">
                      <w:pPr>
                        <w:pStyle w:val="Heading1"/>
                      </w:pPr>
                      <w:bookmarkStart w:id="23" w:name="_Toc69215269"/>
                      <w:r w:rsidRPr="0075168F">
                        <w:t>&lt;Report Sub-Title&gt;</w:t>
                      </w:r>
                      <w:bookmarkEnd w:id="23"/>
                    </w:p>
                    <w:p w14:paraId="518BD129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BE3FC70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4586020" w14:textId="77777777" w:rsidR="00631EA1" w:rsidRDefault="00631EA1"/>
                    <w:p w14:paraId="6053414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74FBAF55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768243B7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E6CBCC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2C936E38" w14:textId="77777777" w:rsidR="00631EA1" w:rsidRDefault="00631EA1"/>
                    <w:p w14:paraId="2EF8364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03473D21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F00CDB7" w14:textId="77777777" w:rsidR="00631EA1" w:rsidRPr="0075168F" w:rsidRDefault="00631EA1" w:rsidP="006F5120">
                      <w:pPr>
                        <w:pStyle w:val="Heading1"/>
                      </w:pPr>
                      <w:bookmarkStart w:id="24" w:name="_Toc69215270"/>
                      <w:r w:rsidRPr="0075168F">
                        <w:t>&lt;Report Sub-Title&gt;</w:t>
                      </w:r>
                      <w:bookmarkEnd w:id="24"/>
                    </w:p>
                    <w:p w14:paraId="3CE0BE33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4ED776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50A9231" w14:textId="77777777" w:rsidR="00631EA1" w:rsidRDefault="00631EA1"/>
                    <w:p w14:paraId="3197519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5220E5C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68DA69A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33D5138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2617AB5" w14:textId="77777777" w:rsidR="00631EA1" w:rsidRDefault="00631EA1"/>
                    <w:p w14:paraId="60AD2F6B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F010884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15B09855" w14:textId="77777777" w:rsidR="00631EA1" w:rsidRPr="0075168F" w:rsidRDefault="00631EA1" w:rsidP="006F5120">
                      <w:pPr>
                        <w:pStyle w:val="Heading1"/>
                      </w:pPr>
                      <w:bookmarkStart w:id="25" w:name="_Toc69215271"/>
                      <w:r w:rsidRPr="0075168F">
                        <w:t>&lt;Report Sub-Title&gt;</w:t>
                      </w:r>
                      <w:bookmarkEnd w:id="25"/>
                    </w:p>
                    <w:p w14:paraId="32D0A968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09FFBAEC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32B2B5CB" w14:textId="77777777" w:rsidR="00631EA1" w:rsidRDefault="00631EA1"/>
                    <w:p w14:paraId="0CF5003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E162528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29C4DF1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166EB4B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45D86CB" w14:textId="77777777" w:rsidR="00631EA1" w:rsidRDefault="00631EA1"/>
                    <w:p w14:paraId="5308FED3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B24BFC5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BDD973F" w14:textId="77777777" w:rsidR="00631EA1" w:rsidRPr="0075168F" w:rsidRDefault="00631EA1" w:rsidP="006F5120">
                      <w:pPr>
                        <w:pStyle w:val="Heading1"/>
                      </w:pPr>
                      <w:bookmarkStart w:id="26" w:name="_Toc69215272"/>
                      <w:r w:rsidRPr="0075168F">
                        <w:t>&lt;Report Sub-Title&gt;</w:t>
                      </w:r>
                      <w:bookmarkEnd w:id="26"/>
                    </w:p>
                    <w:p w14:paraId="2F002BF2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4A2B7A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16C9294" w14:textId="77777777" w:rsidR="00631EA1" w:rsidRDefault="00631EA1"/>
                    <w:p w14:paraId="1D401CD9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F9F6595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108DA2C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BA6AA0B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3D63C97" w14:textId="77777777" w:rsidR="00631EA1" w:rsidRDefault="00631EA1"/>
                    <w:p w14:paraId="3CDF4978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5D12478D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14FC697" w14:textId="77777777" w:rsidR="00631EA1" w:rsidRPr="0075168F" w:rsidRDefault="00631EA1" w:rsidP="006F5120">
                      <w:pPr>
                        <w:pStyle w:val="Heading1"/>
                      </w:pPr>
                      <w:bookmarkStart w:id="27" w:name="_Toc69215273"/>
                      <w:r w:rsidRPr="0075168F">
                        <w:t>&lt;Report Sub-Title&gt;</w:t>
                      </w:r>
                      <w:bookmarkEnd w:id="27"/>
                    </w:p>
                    <w:p w14:paraId="0C824495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C8DC4AB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5BECB54" w14:textId="77777777" w:rsidR="00631EA1" w:rsidRDefault="00631EA1"/>
                    <w:p w14:paraId="495B7410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48063E0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C846EF3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FA153AA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B139678" w14:textId="77777777" w:rsidR="00631EA1" w:rsidRDefault="00631EA1"/>
                    <w:p w14:paraId="49806125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5D1BA354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855B405" w14:textId="77777777" w:rsidR="00631EA1" w:rsidRPr="0075168F" w:rsidRDefault="00631EA1" w:rsidP="006F5120">
                      <w:pPr>
                        <w:pStyle w:val="Heading1"/>
                      </w:pPr>
                      <w:bookmarkStart w:id="28" w:name="_Toc69215274"/>
                      <w:r w:rsidRPr="0075168F">
                        <w:t>&lt;Report Sub-Title&gt;</w:t>
                      </w:r>
                      <w:bookmarkEnd w:id="28"/>
                    </w:p>
                    <w:p w14:paraId="5AE7E9DF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0E0409D9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4BFA8AA5" w14:textId="77777777" w:rsidR="00631EA1" w:rsidRDefault="00631EA1"/>
                    <w:p w14:paraId="65A5BA59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1EAE371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4B242A3C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57524E0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A14807D" w14:textId="77777777" w:rsidR="00631EA1" w:rsidRDefault="00631EA1"/>
                    <w:p w14:paraId="3F921074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18E1232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25D0320" w14:textId="77777777" w:rsidR="00631EA1" w:rsidRPr="0075168F" w:rsidRDefault="00631EA1" w:rsidP="006F5120">
                      <w:pPr>
                        <w:pStyle w:val="Heading1"/>
                      </w:pPr>
                      <w:bookmarkStart w:id="29" w:name="_Toc69215275"/>
                      <w:r w:rsidRPr="0075168F">
                        <w:t>&lt;Report Sub-Title&gt;</w:t>
                      </w:r>
                      <w:bookmarkEnd w:id="29"/>
                    </w:p>
                    <w:p w14:paraId="654D98DF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CEE9054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1723E73F" w14:textId="77777777" w:rsidR="00631EA1" w:rsidRDefault="00631EA1"/>
                    <w:p w14:paraId="7D8A02C3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298F7C4" w14:textId="77777777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3165D6AC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AE94E5E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5370235F" w14:textId="77777777" w:rsidR="00631EA1" w:rsidRDefault="00631EA1"/>
                    <w:p w14:paraId="1009C855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2573008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45DA83DD" w14:textId="77777777" w:rsidR="00631EA1" w:rsidRPr="0075168F" w:rsidRDefault="00631EA1" w:rsidP="006F5120">
                      <w:pPr>
                        <w:pStyle w:val="Heading1"/>
                      </w:pPr>
                      <w:bookmarkStart w:id="30" w:name="_Toc69215276"/>
                      <w:r w:rsidRPr="0075168F">
                        <w:t>&lt;Report Sub-Title&gt;</w:t>
                      </w:r>
                      <w:bookmarkEnd w:id="30"/>
                    </w:p>
                    <w:p w14:paraId="6B0190C5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61BCD74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3A5A697" w14:textId="77777777" w:rsidR="00631EA1" w:rsidRDefault="00631EA1"/>
                    <w:p w14:paraId="1811BB8B" w14:textId="77777777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6383012C" w14:textId="482C786C" w:rsidR="00631EA1" w:rsidRDefault="00631EA1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proofErr w:type="spellStart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llocateMate</w:t>
                      </w:r>
                      <w:proofErr w:type="spellEnd"/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4D5B1606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A68C2D1" w14:textId="4DD595BD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0068F36" w14:textId="77777777" w:rsidR="00631EA1" w:rsidRDefault="00631EA1"/>
                    <w:p w14:paraId="6C691C21" w14:textId="76B0E8CD" w:rsidR="00631EA1" w:rsidRPr="0075168F" w:rsidRDefault="00631EA1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spellStart"/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spellEnd"/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7692084" w14:textId="77777777" w:rsidR="00631EA1" w:rsidRPr="0075168F" w:rsidRDefault="00631EA1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37112B9D" w14:textId="77777777" w:rsidR="00631EA1" w:rsidRPr="0075168F" w:rsidRDefault="00631EA1" w:rsidP="006F5120">
                      <w:pPr>
                        <w:pStyle w:val="Heading1"/>
                      </w:pPr>
                      <w:bookmarkStart w:id="31" w:name="_Toc69215277"/>
                      <w:r w:rsidRPr="0075168F">
                        <w:t>&lt;Report Sub-Title&gt;</w:t>
                      </w:r>
                      <w:bookmarkEnd w:id="31"/>
                    </w:p>
                    <w:p w14:paraId="28C300B3" w14:textId="77777777" w:rsidR="00631EA1" w:rsidRDefault="00631EA1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BFEA49F" w14:textId="77777777" w:rsidR="00631EA1" w:rsidRPr="0075168F" w:rsidRDefault="00631EA1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</w:txbxContent>
                </v:textbox>
              </v:shape>
            </w:pict>
          </mc:Fallback>
        </mc:AlternateContent>
      </w:r>
      <w:r w:rsidR="0045123F">
        <w:rPr>
          <w:noProof/>
          <w:color w:val="1A4985"/>
          <w:lang w:val="en-MY" w:eastAsia="en-MY"/>
        </w:rPr>
        <mc:AlternateContent>
          <mc:Choice Requires="wpg">
            <w:drawing>
              <wp:anchor distT="0" distB="0" distL="114300" distR="114300" simplePos="0" relativeHeight="251654142" behindDoc="0" locked="0" layoutInCell="1" allowOverlap="1" wp14:anchorId="3FBD72F6" wp14:editId="0317BC0B">
                <wp:simplePos x="0" y="0"/>
                <wp:positionH relativeFrom="column">
                  <wp:posOffset>-972457</wp:posOffset>
                </wp:positionH>
                <wp:positionV relativeFrom="paragraph">
                  <wp:posOffset>-914400</wp:posOffset>
                </wp:positionV>
                <wp:extent cx="7609571" cy="899709"/>
                <wp:effectExtent l="0" t="0" r="0" b="2540"/>
                <wp:wrapNone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609571" cy="899709"/>
                          <a:chOff x="0" y="0"/>
                          <a:chExt cx="7609840" cy="899795"/>
                        </a:xfrm>
                      </wpg:grpSpPr>
                      <pic:pic xmlns:pic="http://schemas.openxmlformats.org/drawingml/2006/picture">
                        <pic:nvPicPr>
                          <pic:cNvPr id="38" name="Picture 38"/>
                          <pic:cNvPicPr>
                            <a:picLocks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609840" cy="89979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9" name="Picture 39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771525" y="200025"/>
                            <a:ext cx="1014730" cy="53975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3D684EF" id="Group 35" o:spid="_x0000_s1026" style="position:absolute;margin-left:-76.55pt;margin-top:-1in;width:599.2pt;height:70.85pt;z-index:251654142" coordsize="76098,899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8" o:spid="_x0000_s1027" type="#_x0000_t75" style="position:absolute;width:76098;height:89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">
                  <v:imagedata r:id="rId20" o:title=""/>
                  <v:path arrowok="t"/>
                  <o:lock v:ext="edit" aspectratio="f"/>
                </v:shape>
                <v:shape id="Picture 39" o:spid="_x0000_s1028" type="#_x0000_t75" style="position:absolute;left:7715;top:2000;width:10147;height:53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">
                  <v:imagedata r:id="rId21" o:title=""/>
                  <v:path arrowok="t"/>
                </v:shape>
              </v:group>
            </w:pict>
          </mc:Fallback>
        </mc:AlternateContent>
      </w:r>
      <w:r w:rsidR="0045123F">
        <w:rPr>
          <w:noProof/>
          <w:color w:val="1A4985"/>
          <w:lang w:val="en-MY" w:eastAsia="en-MY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033B4604" wp14:editId="2A14F123">
                <wp:simplePos x="0" y="0"/>
                <wp:positionH relativeFrom="column">
                  <wp:posOffset>-917039</wp:posOffset>
                </wp:positionH>
                <wp:positionV relativeFrom="paragraph">
                  <wp:posOffset>9227208</wp:posOffset>
                </wp:positionV>
                <wp:extent cx="7559503" cy="539727"/>
                <wp:effectExtent l="0" t="0" r="0" b="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559503" cy="539727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AAD3A2D" id="Rectangle 14" o:spid="_x0000_s1026" style="position:absolute;margin-left:-72.2pt;margin-top:726.55pt;width:595.25pt;height:42.5pt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" fillcolor="#0099cd [3215]" stroked="f"/>
            </w:pict>
          </mc:Fallback>
        </mc:AlternateContent>
      </w:r>
      <w:r w:rsidR="006F5F00">
        <w:rPr>
          <w:noProof/>
          <w:lang w:val="en-MY" w:eastAsia="en-MY"/>
        </w:rPr>
        <w:drawing>
          <wp:anchor distT="0" distB="0" distL="114300" distR="114300" simplePos="0" relativeHeight="251691008" behindDoc="1" locked="0" layoutInCell="1" allowOverlap="1" wp14:anchorId="5960A7CD" wp14:editId="7F856BA7">
            <wp:simplePos x="0" y="0"/>
            <wp:positionH relativeFrom="column">
              <wp:posOffset>-203200</wp:posOffset>
            </wp:positionH>
            <wp:positionV relativeFrom="paragraph">
              <wp:posOffset>-711200</wp:posOffset>
            </wp:positionV>
            <wp:extent cx="1017270" cy="539750"/>
            <wp:effectExtent l="0" t="0" r="0" b="635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op Bar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17270" cy="539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DB20B7" w14:textId="27CAD267" w:rsidR="00314C85" w:rsidRDefault="00314C85" w:rsidP="00314C85">
      <w:pPr>
        <w:pStyle w:val="BodyText"/>
      </w:pPr>
      <w:bookmarkStart w:id="32" w:name="_Toc4488957"/>
      <w:bookmarkStart w:id="33" w:name="_Toc4489101"/>
      <w:bookmarkStart w:id="34" w:name="_Toc4503830"/>
      <w:bookmarkStart w:id="35" w:name="_Toc4504102"/>
    </w:p>
    <w:p w14:paraId="2114C0D9" w14:textId="77777777" w:rsidR="004B591F" w:rsidRDefault="004B591F" w:rsidP="00987CDB"/>
    <w:p w14:paraId="0BD4A755" w14:textId="144E7615" w:rsidR="00D71821" w:rsidRPr="00314C85" w:rsidRDefault="00D71821" w:rsidP="00C02E34">
      <w:pPr>
        <w:pStyle w:val="Heading3"/>
        <w:spacing w:before="200" w:line="240" w:lineRule="auto"/>
        <w:rPr>
          <w:sz w:val="20"/>
          <w:szCs w:val="20"/>
        </w:rPr>
      </w:pPr>
      <w:bookmarkStart w:id="36" w:name="_Toc69215278"/>
      <w:r w:rsidRPr="00CA262A">
        <w:rPr>
          <w:color w:val="0099CD" w:themeColor="text2"/>
          <w:sz w:val="20"/>
          <w:szCs w:val="20"/>
        </w:rPr>
        <w:t>Citation</w:t>
      </w:r>
      <w:bookmarkEnd w:id="36"/>
      <w:r w:rsidR="006F5120">
        <w:rPr>
          <w:color w:val="0099CD" w:themeColor="text2"/>
          <w:sz w:val="20"/>
          <w:szCs w:val="20"/>
        </w:rPr>
        <w:t xml:space="preserve"> </w:t>
      </w:r>
    </w:p>
    <w:p w14:paraId="78240D44" w14:textId="0E1172D9" w:rsidR="00D71821" w:rsidRPr="00314C85" w:rsidRDefault="00D71821" w:rsidP="00C02E34">
      <w:pPr>
        <w:pStyle w:val="BodyText"/>
        <w:rPr>
          <w:sz w:val="20"/>
          <w:szCs w:val="20"/>
        </w:rPr>
      </w:pPr>
      <w:r w:rsidRPr="00314C85">
        <w:rPr>
          <w:sz w:val="20"/>
          <w:szCs w:val="20"/>
        </w:rPr>
        <w:t>This p</w:t>
      </w:r>
      <w:r w:rsidR="00B409C6">
        <w:rPr>
          <w:sz w:val="20"/>
          <w:szCs w:val="20"/>
        </w:rPr>
        <w:t>ublication should be cited as: Hamilton, MG. 2021</w:t>
      </w:r>
      <w:r w:rsidRPr="00314C85">
        <w:rPr>
          <w:sz w:val="20"/>
          <w:szCs w:val="20"/>
        </w:rPr>
        <w:t xml:space="preserve">. </w:t>
      </w:r>
      <w:proofErr w:type="spellStart"/>
      <w:r w:rsidR="00B409C6" w:rsidRPr="00B409C6">
        <w:rPr>
          <w:sz w:val="20"/>
          <w:szCs w:val="20"/>
        </w:rPr>
        <w:t>AllocateMate</w:t>
      </w:r>
      <w:proofErr w:type="spellEnd"/>
      <w:r w:rsidR="00B409C6" w:rsidRPr="00B409C6">
        <w:rPr>
          <w:sz w:val="20"/>
          <w:szCs w:val="20"/>
        </w:rPr>
        <w:t>: An R package for mate allocation</w:t>
      </w:r>
      <w:r w:rsidRPr="00314C85">
        <w:rPr>
          <w:sz w:val="20"/>
          <w:szCs w:val="20"/>
        </w:rPr>
        <w:t xml:space="preserve">. Penang, Malaysia: </w:t>
      </w:r>
      <w:r w:rsidR="00172737">
        <w:rPr>
          <w:sz w:val="20"/>
          <w:szCs w:val="20"/>
        </w:rPr>
        <w:t xml:space="preserve">CGIAR Research Program on Fish </w:t>
      </w:r>
      <w:proofErr w:type="spellStart"/>
      <w:r w:rsidR="00172737">
        <w:rPr>
          <w:sz w:val="20"/>
          <w:szCs w:val="20"/>
        </w:rPr>
        <w:t>Agri</w:t>
      </w:r>
      <w:proofErr w:type="spellEnd"/>
      <w:r w:rsidR="00172737">
        <w:rPr>
          <w:sz w:val="20"/>
          <w:szCs w:val="20"/>
        </w:rPr>
        <w:t>-Food Systems</w:t>
      </w:r>
      <w:r w:rsidRPr="00314C85">
        <w:rPr>
          <w:sz w:val="20"/>
          <w:szCs w:val="20"/>
        </w:rPr>
        <w:t>.</w:t>
      </w:r>
      <w:r w:rsidR="006061DC">
        <w:rPr>
          <w:sz w:val="20"/>
          <w:szCs w:val="20"/>
        </w:rPr>
        <w:t xml:space="preserve"> </w:t>
      </w:r>
      <w:r w:rsidRPr="00B409C6">
        <w:rPr>
          <w:sz w:val="20"/>
          <w:szCs w:val="20"/>
          <w:highlight w:val="yellow"/>
        </w:rPr>
        <w:t>&lt;Publication No&gt;.</w:t>
      </w:r>
    </w:p>
    <w:p w14:paraId="1A1DDC0C" w14:textId="66A195A3" w:rsidR="00D71821" w:rsidRPr="00314C85" w:rsidRDefault="00D71821" w:rsidP="00C02E34">
      <w:pPr>
        <w:pStyle w:val="BodyText"/>
        <w:rPr>
          <w:sz w:val="20"/>
          <w:szCs w:val="20"/>
        </w:rPr>
      </w:pPr>
    </w:p>
    <w:p w14:paraId="5E310B0E" w14:textId="77777777" w:rsidR="00314C85" w:rsidRPr="00314C85" w:rsidRDefault="00314C85" w:rsidP="00C02E34">
      <w:pPr>
        <w:pStyle w:val="BodyText"/>
        <w:rPr>
          <w:sz w:val="20"/>
          <w:szCs w:val="20"/>
        </w:rPr>
      </w:pPr>
    </w:p>
    <w:p w14:paraId="285E8D64" w14:textId="1199CA5D" w:rsidR="004E112D" w:rsidRPr="004E112D" w:rsidRDefault="00D71821" w:rsidP="004E112D">
      <w:pPr>
        <w:pStyle w:val="Heading3"/>
        <w:spacing w:line="240" w:lineRule="auto"/>
        <w:rPr>
          <w:sz w:val="20"/>
          <w:szCs w:val="20"/>
          <w:lang w:val="en-MY"/>
        </w:rPr>
      </w:pPr>
      <w:bookmarkStart w:id="37" w:name="_Toc69215279"/>
      <w:r w:rsidRPr="00CA262A">
        <w:rPr>
          <w:color w:val="0099CD" w:themeColor="text2"/>
          <w:sz w:val="20"/>
          <w:szCs w:val="20"/>
          <w:lang w:val="en-MY"/>
        </w:rPr>
        <w:t>About</w:t>
      </w:r>
      <w:r w:rsidRPr="00314C85">
        <w:rPr>
          <w:sz w:val="20"/>
          <w:szCs w:val="20"/>
          <w:lang w:val="en-MY"/>
        </w:rPr>
        <w:t xml:space="preserve"> </w:t>
      </w:r>
      <w:r w:rsidR="0045123F">
        <w:rPr>
          <w:color w:val="0099CD" w:themeColor="text2"/>
          <w:sz w:val="20"/>
          <w:szCs w:val="20"/>
        </w:rPr>
        <w:t>FISH</w:t>
      </w:r>
      <w:bookmarkEnd w:id="37"/>
      <w:r w:rsidRPr="00314C85">
        <w:rPr>
          <w:sz w:val="20"/>
          <w:szCs w:val="20"/>
          <w:lang w:val="en-MY"/>
        </w:rPr>
        <w:t xml:space="preserve"> </w:t>
      </w:r>
    </w:p>
    <w:p w14:paraId="3A13685B" w14:textId="6893EDB5" w:rsidR="002901E5" w:rsidRPr="002901E5" w:rsidRDefault="002901E5" w:rsidP="002901E5">
      <w:pPr>
        <w:rPr>
          <w:rFonts w:asciiTheme="minorHAnsi" w:hAnsiTheme="minorHAnsi" w:cstheme="minorHAnsi"/>
          <w:sz w:val="20"/>
          <w:szCs w:val="20"/>
        </w:rPr>
      </w:pPr>
      <w:r w:rsidRPr="002901E5">
        <w:rPr>
          <w:rFonts w:asciiTheme="minorHAnsi" w:hAnsiTheme="minorHAnsi" w:cstheme="minorHAnsi"/>
          <w:sz w:val="20"/>
          <w:szCs w:val="20"/>
        </w:rPr>
        <w:t xml:space="preserve">The </w:t>
      </w:r>
      <w:hyperlink r:id="rId23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 xml:space="preserve">CGIAR Research Program on Fish </w:t>
        </w:r>
        <w:proofErr w:type="spellStart"/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Agri</w:t>
        </w:r>
        <w:proofErr w:type="spellEnd"/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-Food Systems (FISH)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</w:r>
      <w:hyperlink r:id="rId24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WorldFish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, a member of the CGIAR Consortium. </w:t>
      </w:r>
      <w:hyperlink r:id="rId25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CGIAR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 is a global research partnership for a food secure future.  </w:t>
      </w:r>
    </w:p>
    <w:p w14:paraId="5C1EEB66" w14:textId="53F50363" w:rsidR="00D71821" w:rsidRPr="002901E5" w:rsidRDefault="00D71821" w:rsidP="00C02E34">
      <w:pPr>
        <w:pStyle w:val="BodyText"/>
        <w:rPr>
          <w:rFonts w:cstheme="minorHAnsi"/>
          <w:sz w:val="20"/>
          <w:szCs w:val="20"/>
        </w:rPr>
      </w:pPr>
    </w:p>
    <w:p w14:paraId="304688AF" w14:textId="429A0D4A" w:rsidR="00314C85" w:rsidRPr="002901E5" w:rsidRDefault="00314C85" w:rsidP="00C02E34">
      <w:pPr>
        <w:pStyle w:val="BodyText"/>
        <w:rPr>
          <w:rFonts w:cstheme="minorHAnsi"/>
          <w:sz w:val="20"/>
          <w:szCs w:val="20"/>
        </w:rPr>
      </w:pPr>
    </w:p>
    <w:p w14:paraId="29399A3F" w14:textId="43AF637C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38" w:name="_Toc2616734"/>
      <w:bookmarkStart w:id="39" w:name="_Toc4488955"/>
      <w:bookmarkStart w:id="40" w:name="_Toc4489099"/>
      <w:bookmarkStart w:id="41" w:name="_Toc4503828"/>
      <w:bookmarkStart w:id="42" w:name="_Toc4504100"/>
      <w:bookmarkStart w:id="43" w:name="_Toc69215280"/>
      <w:r w:rsidRPr="00CA262A">
        <w:rPr>
          <w:color w:val="0099CD" w:themeColor="text2"/>
          <w:sz w:val="20"/>
          <w:szCs w:val="20"/>
        </w:rPr>
        <w:t>Acknowledgment</w:t>
      </w:r>
      <w:bookmarkEnd w:id="38"/>
      <w:bookmarkEnd w:id="39"/>
      <w:bookmarkEnd w:id="40"/>
      <w:bookmarkEnd w:id="41"/>
      <w:bookmarkEnd w:id="42"/>
      <w:r w:rsidRPr="00CA262A">
        <w:rPr>
          <w:color w:val="0099CD" w:themeColor="text2"/>
          <w:sz w:val="20"/>
          <w:szCs w:val="20"/>
        </w:rPr>
        <w:t>s</w:t>
      </w:r>
      <w:bookmarkEnd w:id="43"/>
    </w:p>
    <w:p w14:paraId="21DF35D6" w14:textId="6A36ECFF" w:rsidR="00D71821" w:rsidRPr="00314C85" w:rsidRDefault="00D71821" w:rsidP="00C02E34">
      <w:pPr>
        <w:pStyle w:val="BodyText"/>
        <w:rPr>
          <w:sz w:val="20"/>
          <w:szCs w:val="20"/>
        </w:rPr>
      </w:pPr>
      <w:bookmarkStart w:id="44" w:name="_Toc2617076"/>
      <w:r w:rsidRPr="00314C85">
        <w:rPr>
          <w:sz w:val="20"/>
          <w:szCs w:val="20"/>
        </w:rPr>
        <w:t xml:space="preserve">Refer to </w:t>
      </w:r>
      <w:hyperlink r:id="rId26" w:history="1">
        <w:r w:rsidRPr="006F5120">
          <w:rPr>
            <w:rStyle w:val="Hyperlink"/>
            <w:sz w:val="20"/>
            <w:szCs w:val="20"/>
          </w:rPr>
          <w:t>Fish Branding Guidelines</w:t>
        </w:r>
      </w:hyperlink>
      <w:r w:rsidRPr="00314C85">
        <w:rPr>
          <w:sz w:val="20"/>
          <w:szCs w:val="20"/>
        </w:rPr>
        <w:t xml:space="preserve"> for acknowledgment, peer-review clause and disclaimer texts.</w:t>
      </w:r>
      <w:bookmarkEnd w:id="44"/>
    </w:p>
    <w:p w14:paraId="04F54A1A" w14:textId="589C316B" w:rsidR="00314C85" w:rsidRPr="00314C85" w:rsidRDefault="00314C85" w:rsidP="00987CDB"/>
    <w:p w14:paraId="17F24D91" w14:textId="1880C367" w:rsidR="00314C85" w:rsidRPr="00314C85" w:rsidRDefault="00314C85" w:rsidP="00987CDB"/>
    <w:p w14:paraId="0D687EFA" w14:textId="34AC9FE3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45" w:name="_Toc69215281"/>
      <w:r w:rsidRPr="00CA262A">
        <w:rPr>
          <w:color w:val="0099CD" w:themeColor="text2"/>
          <w:sz w:val="20"/>
          <w:szCs w:val="20"/>
        </w:rPr>
        <w:t>Contact</w:t>
      </w:r>
      <w:bookmarkEnd w:id="45"/>
    </w:p>
    <w:p w14:paraId="7CDBE893" w14:textId="22D94FB1" w:rsidR="00D71821" w:rsidRPr="00314C85" w:rsidRDefault="00D71821" w:rsidP="00C02E34">
      <w:pPr>
        <w:pStyle w:val="BodyText"/>
        <w:rPr>
          <w:sz w:val="20"/>
          <w:szCs w:val="20"/>
        </w:rPr>
      </w:pPr>
      <w:r w:rsidRPr="00314C85">
        <w:rPr>
          <w:sz w:val="20"/>
          <w:szCs w:val="20"/>
        </w:rPr>
        <w:t xml:space="preserve">WorldFish Communications and Marketing Department, </w:t>
      </w:r>
      <w:proofErr w:type="spellStart"/>
      <w:r w:rsidRPr="00314C85">
        <w:rPr>
          <w:sz w:val="20"/>
          <w:szCs w:val="20"/>
        </w:rPr>
        <w:t>Jalan</w:t>
      </w:r>
      <w:proofErr w:type="spellEnd"/>
      <w:r w:rsidRPr="00314C85">
        <w:rPr>
          <w:sz w:val="20"/>
          <w:szCs w:val="20"/>
        </w:rPr>
        <w:t xml:space="preserve"> </w:t>
      </w:r>
      <w:proofErr w:type="spellStart"/>
      <w:r w:rsidRPr="00314C85">
        <w:rPr>
          <w:sz w:val="20"/>
          <w:szCs w:val="20"/>
        </w:rPr>
        <w:t>Batu</w:t>
      </w:r>
      <w:proofErr w:type="spellEnd"/>
      <w:r w:rsidRPr="00314C85">
        <w:rPr>
          <w:sz w:val="20"/>
          <w:szCs w:val="20"/>
        </w:rPr>
        <w:t xml:space="preserve"> Maung, </w:t>
      </w:r>
      <w:proofErr w:type="spellStart"/>
      <w:r w:rsidRPr="00314C85">
        <w:rPr>
          <w:sz w:val="20"/>
          <w:szCs w:val="20"/>
        </w:rPr>
        <w:t>Batu</w:t>
      </w:r>
      <w:proofErr w:type="spellEnd"/>
      <w:r w:rsidRPr="00314C85">
        <w:rPr>
          <w:sz w:val="20"/>
          <w:szCs w:val="20"/>
        </w:rPr>
        <w:t xml:space="preserve"> Maung, 11960 Bayan </w:t>
      </w:r>
      <w:proofErr w:type="spellStart"/>
      <w:r w:rsidRPr="00314C85">
        <w:rPr>
          <w:sz w:val="20"/>
          <w:szCs w:val="20"/>
        </w:rPr>
        <w:t>Lepas</w:t>
      </w:r>
      <w:proofErr w:type="spellEnd"/>
      <w:r w:rsidRPr="00314C85">
        <w:rPr>
          <w:sz w:val="20"/>
          <w:szCs w:val="20"/>
        </w:rPr>
        <w:t xml:space="preserve">, Penang, Malaysia. Email: </w:t>
      </w:r>
      <w:hyperlink r:id="rId27" w:history="1">
        <w:r w:rsidR="0045123F" w:rsidRPr="00D93504">
          <w:rPr>
            <w:rStyle w:val="Hyperlink"/>
            <w:rFonts w:ascii="Arial" w:hAnsi="Arial" w:cs="Arial"/>
            <w:sz w:val="20"/>
            <w:szCs w:val="20"/>
          </w:rPr>
          <w:t>fish@cgiar.org</w:t>
        </w:r>
      </w:hyperlink>
      <w:r w:rsidRPr="00314C85">
        <w:rPr>
          <w:sz w:val="20"/>
          <w:szCs w:val="20"/>
        </w:rPr>
        <w:t xml:space="preserve"> </w:t>
      </w:r>
    </w:p>
    <w:p w14:paraId="1B76529B" w14:textId="649F95B1" w:rsidR="00D71821" w:rsidRPr="00314C85" w:rsidRDefault="00D71821" w:rsidP="00C02E34">
      <w:pPr>
        <w:pStyle w:val="BodyText"/>
        <w:rPr>
          <w:sz w:val="20"/>
          <w:szCs w:val="20"/>
          <w:lang w:val="en-MY"/>
        </w:rPr>
      </w:pPr>
    </w:p>
    <w:p w14:paraId="4B6CB11D" w14:textId="134F3106" w:rsidR="00314C85" w:rsidRPr="00314C85" w:rsidRDefault="00314C85" w:rsidP="00C02E34">
      <w:pPr>
        <w:pStyle w:val="BodyText"/>
        <w:rPr>
          <w:sz w:val="20"/>
          <w:szCs w:val="20"/>
          <w:lang w:val="en-MY"/>
        </w:rPr>
      </w:pPr>
    </w:p>
    <w:p w14:paraId="7668629C" w14:textId="77777777" w:rsidR="004A3424" w:rsidRDefault="00D71821" w:rsidP="00C02E34">
      <w:pPr>
        <w:pStyle w:val="Heading3"/>
        <w:spacing w:line="240" w:lineRule="auto"/>
        <w:rPr>
          <w:color w:val="0099CD" w:themeColor="text2"/>
          <w:sz w:val="20"/>
          <w:szCs w:val="20"/>
        </w:rPr>
      </w:pPr>
      <w:bookmarkStart w:id="46" w:name="_Toc69215282"/>
      <w:r w:rsidRPr="00314C85">
        <w:rPr>
          <w:color w:val="0099CD" w:themeColor="text2"/>
          <w:sz w:val="20"/>
          <w:szCs w:val="20"/>
        </w:rPr>
        <w:t>Creative Commons License</w:t>
      </w:r>
      <w:bookmarkEnd w:id="46"/>
    </w:p>
    <w:p w14:paraId="254BB9E2" w14:textId="39A56293" w:rsidR="00D71821" w:rsidRPr="00314C85" w:rsidRDefault="00D71821" w:rsidP="00987CDB">
      <w:pPr>
        <w:rPr>
          <w:rStyle w:val="apple-converted-space"/>
          <w:rFonts w:cs="Arial"/>
          <w:color w:val="000000"/>
          <w:sz w:val="20"/>
          <w:szCs w:val="20"/>
        </w:rPr>
      </w:pPr>
      <w:r w:rsidRPr="004A3424">
        <w:rPr>
          <w:sz w:val="6"/>
          <w:szCs w:val="6"/>
        </w:rPr>
        <w:br/>
      </w:r>
      <w:r w:rsidRPr="00314C85">
        <w:fldChar w:fldCharType="begin"/>
      </w:r>
      <w:r w:rsidR="00566C55">
        <w:instrText xml:space="preserve"> INCLUDEPICTURE "C:\\var\\folders\\nm\\c9l5n2gn0x3g_0r5zvhp9q5h0000gp\\T\\com.microsoft.Word\\WebArchiveCopyPasteTempFiles\\cidimage001.png@01D4EBE5.871EFC60" \* MERGEFORMAT </w:instrText>
      </w:r>
      <w:r w:rsidRPr="00314C85">
        <w:fldChar w:fldCharType="separate"/>
      </w:r>
      <w:r w:rsidRPr="00314C85">
        <w:rPr>
          <w:noProof/>
          <w:lang w:val="en-MY" w:eastAsia="en-MY"/>
        </w:rPr>
        <w:drawing>
          <wp:inline distT="0" distB="0" distL="0" distR="0" wp14:anchorId="36EF1472" wp14:editId="1238AE07">
            <wp:extent cx="1430655" cy="501584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/var/folders/nm/c9l5n2gn0x3g_0r5zvhp9q5h0000gp/T/com.microsoft.Word/WebArchiveCopyPasteTempFiles/cidimage001.png@01D4EBE5.871EFC60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0655" cy="501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314C85">
        <w:fldChar w:fldCharType="end"/>
      </w:r>
      <w:r w:rsidRPr="00314C85">
        <w:rPr>
          <w:rStyle w:val="apple-converted-space"/>
          <w:rFonts w:cs="Arial"/>
          <w:color w:val="000000"/>
          <w:sz w:val="20"/>
          <w:szCs w:val="20"/>
        </w:rPr>
        <w:t> </w:t>
      </w:r>
    </w:p>
    <w:p w14:paraId="6987FD3A" w14:textId="3F7A15C1" w:rsidR="00314C85" w:rsidRPr="00314C85" w:rsidRDefault="00314C85" w:rsidP="00C02E34">
      <w:pPr>
        <w:spacing w:line="240" w:lineRule="auto"/>
        <w:rPr>
          <w:sz w:val="20"/>
          <w:szCs w:val="20"/>
        </w:rPr>
      </w:pPr>
    </w:p>
    <w:p w14:paraId="6526E811" w14:textId="3B940B22" w:rsidR="00D71821" w:rsidRDefault="004A3424" w:rsidP="004A3424">
      <w:pPr>
        <w:pStyle w:val="p2"/>
        <w:spacing w:before="0" w:beforeAutospacing="0" w:after="0" w:afterAutospacing="0"/>
        <w:rPr>
          <w:rFonts w:ascii="Arial" w:hAnsi="Arial" w:cs="Arial"/>
          <w:color w:val="000000"/>
          <w:sz w:val="20"/>
          <w:szCs w:val="20"/>
        </w:rPr>
      </w:pPr>
      <w:r w:rsidRPr="004A3424">
        <w:rPr>
          <w:rFonts w:ascii="Arial" w:hAnsi="Arial" w:cs="Arial"/>
          <w:color w:val="000000"/>
          <w:sz w:val="20"/>
          <w:szCs w:val="20"/>
        </w:rPr>
        <w:t>Content in this publication is licensed under a Creative Commons Attribution-</w:t>
      </w:r>
      <w:proofErr w:type="spellStart"/>
      <w:r w:rsidRPr="004A3424">
        <w:rPr>
          <w:rFonts w:ascii="Arial" w:hAnsi="Arial" w:cs="Arial"/>
          <w:color w:val="000000"/>
          <w:sz w:val="20"/>
          <w:szCs w:val="20"/>
        </w:rPr>
        <w:t>NonCommercial</w:t>
      </w:r>
      <w:proofErr w:type="spellEnd"/>
      <w:r w:rsidRPr="004A3424">
        <w:rPr>
          <w:rFonts w:ascii="Arial" w:hAnsi="Arial" w:cs="Arial"/>
          <w:color w:val="000000"/>
          <w:sz w:val="20"/>
          <w:szCs w:val="20"/>
        </w:rPr>
        <w:t xml:space="preserve"> 4.0 International License (</w:t>
      </w:r>
      <w:hyperlink r:id="rId29" w:history="1">
        <w:r w:rsidRPr="004A3424">
          <w:rPr>
            <w:rStyle w:val="Hyperlink"/>
            <w:rFonts w:ascii="Arial" w:eastAsiaTheme="majorEastAsia" w:hAnsi="Arial" w:cs="Arial"/>
            <w:sz w:val="20"/>
            <w:szCs w:val="20"/>
          </w:rPr>
          <w:t>CC BY-NC 4.0</w:t>
        </w:r>
      </w:hyperlink>
      <w:r w:rsidRPr="004A3424">
        <w:rPr>
          <w:rFonts w:ascii="Arial" w:hAnsi="Arial" w:cs="Arial"/>
          <w:color w:val="000000"/>
          <w:sz w:val="20"/>
          <w:szCs w:val="20"/>
        </w:rPr>
        <w:t>), which permits non-commercial use, including reproduction, adaptation and distribution of the publication provided the original work is properly cited</w:t>
      </w:r>
      <w:r>
        <w:rPr>
          <w:rFonts w:ascii="Arial" w:hAnsi="Arial" w:cs="Arial"/>
          <w:color w:val="000000"/>
          <w:sz w:val="20"/>
          <w:szCs w:val="20"/>
        </w:rPr>
        <w:t>.</w:t>
      </w:r>
    </w:p>
    <w:p w14:paraId="397BF084" w14:textId="77777777" w:rsidR="004A3424" w:rsidRPr="004A3424" w:rsidRDefault="004A3424" w:rsidP="004A3424">
      <w:pPr>
        <w:pStyle w:val="p2"/>
        <w:spacing w:before="0" w:beforeAutospacing="0" w:after="0" w:afterAutospacing="0"/>
        <w:rPr>
          <w:rFonts w:ascii="Arial" w:hAnsi="Arial" w:cs="Arial"/>
          <w:color w:val="000000"/>
          <w:sz w:val="20"/>
          <w:szCs w:val="20"/>
        </w:rPr>
      </w:pPr>
    </w:p>
    <w:p w14:paraId="20A1D3A2" w14:textId="772DA343" w:rsidR="00D71821" w:rsidRPr="00314C85" w:rsidRDefault="00D71821" w:rsidP="00C02E34">
      <w:pPr>
        <w:spacing w:line="240" w:lineRule="auto"/>
        <w:rPr>
          <w:rFonts w:cs="Arial"/>
          <w:color w:val="000000"/>
          <w:sz w:val="20"/>
          <w:szCs w:val="20"/>
        </w:rPr>
      </w:pPr>
    </w:p>
    <w:p w14:paraId="7B40A033" w14:textId="0A8798FA" w:rsidR="00D71821" w:rsidRPr="00314C85" w:rsidRDefault="00D71821" w:rsidP="00C02E34">
      <w:pPr>
        <w:pStyle w:val="BodyText"/>
        <w:rPr>
          <w:sz w:val="20"/>
          <w:szCs w:val="20"/>
          <w:shd w:val="clear" w:color="auto" w:fill="FFFFFF"/>
        </w:rPr>
      </w:pPr>
      <w:r w:rsidRPr="00314C85">
        <w:rPr>
          <w:sz w:val="20"/>
          <w:szCs w:val="20"/>
          <w:shd w:val="clear" w:color="auto" w:fill="FFFFFF"/>
        </w:rPr>
        <w:t>© 20</w:t>
      </w:r>
      <w:r w:rsidR="0030565A">
        <w:rPr>
          <w:sz w:val="20"/>
          <w:szCs w:val="20"/>
          <w:shd w:val="clear" w:color="auto" w:fill="FFFFFF"/>
        </w:rPr>
        <w:t>2</w:t>
      </w:r>
      <w:r w:rsidR="00B409C6">
        <w:rPr>
          <w:sz w:val="20"/>
          <w:szCs w:val="20"/>
          <w:shd w:val="clear" w:color="auto" w:fill="FFFFFF"/>
        </w:rPr>
        <w:t>1</w:t>
      </w:r>
      <w:r w:rsidRPr="00314C85">
        <w:rPr>
          <w:sz w:val="20"/>
          <w:szCs w:val="20"/>
          <w:shd w:val="clear" w:color="auto" w:fill="FFFFFF"/>
        </w:rPr>
        <w:t xml:space="preserve"> </w:t>
      </w:r>
      <w:r w:rsidR="00172737">
        <w:rPr>
          <w:sz w:val="20"/>
          <w:szCs w:val="20"/>
          <w:shd w:val="clear" w:color="auto" w:fill="FFFFFF"/>
        </w:rPr>
        <w:t xml:space="preserve">CGIAR Research Program on Fish </w:t>
      </w:r>
      <w:proofErr w:type="spellStart"/>
      <w:r w:rsidR="00172737">
        <w:rPr>
          <w:sz w:val="20"/>
          <w:szCs w:val="20"/>
          <w:shd w:val="clear" w:color="auto" w:fill="FFFFFF"/>
        </w:rPr>
        <w:t>Agri</w:t>
      </w:r>
      <w:proofErr w:type="spellEnd"/>
      <w:r w:rsidR="00172737">
        <w:rPr>
          <w:sz w:val="20"/>
          <w:szCs w:val="20"/>
          <w:shd w:val="clear" w:color="auto" w:fill="FFFFFF"/>
        </w:rPr>
        <w:t>-Food Systems</w:t>
      </w:r>
      <w:r w:rsidRPr="00314C85">
        <w:rPr>
          <w:sz w:val="20"/>
          <w:szCs w:val="20"/>
          <w:shd w:val="clear" w:color="auto" w:fill="FFFFFF"/>
        </w:rPr>
        <w:t>.</w:t>
      </w:r>
    </w:p>
    <w:p w14:paraId="794EC720" w14:textId="0FA9EE11" w:rsidR="00D71821" w:rsidRPr="00314C85" w:rsidRDefault="00D71821" w:rsidP="00C02E34">
      <w:pPr>
        <w:spacing w:line="240" w:lineRule="auto"/>
        <w:rPr>
          <w:rFonts w:cs="Arial"/>
          <w:sz w:val="20"/>
          <w:szCs w:val="20"/>
        </w:rPr>
      </w:pPr>
    </w:p>
    <w:p w14:paraId="051EBF9F" w14:textId="77777777" w:rsidR="00314C85" w:rsidRPr="00314C85" w:rsidRDefault="00314C85" w:rsidP="00C02E34">
      <w:pPr>
        <w:spacing w:line="240" w:lineRule="auto"/>
        <w:rPr>
          <w:rFonts w:cs="Arial"/>
          <w:sz w:val="20"/>
          <w:szCs w:val="20"/>
        </w:rPr>
      </w:pPr>
    </w:p>
    <w:p w14:paraId="5E3A078A" w14:textId="77777777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47" w:name="_Toc2616733"/>
      <w:bookmarkStart w:id="48" w:name="_Toc4488954"/>
      <w:bookmarkStart w:id="49" w:name="_Toc4489098"/>
      <w:bookmarkStart w:id="50" w:name="_Toc4503827"/>
      <w:bookmarkStart w:id="51" w:name="_Toc4504099"/>
      <w:bookmarkStart w:id="52" w:name="_Toc69215283"/>
      <w:r w:rsidRPr="00CA262A">
        <w:rPr>
          <w:color w:val="0099CD" w:themeColor="text2"/>
          <w:sz w:val="20"/>
          <w:szCs w:val="20"/>
        </w:rPr>
        <w:t>Photo credits</w:t>
      </w:r>
      <w:bookmarkEnd w:id="47"/>
      <w:bookmarkEnd w:id="48"/>
      <w:bookmarkEnd w:id="49"/>
      <w:bookmarkEnd w:id="50"/>
      <w:bookmarkEnd w:id="51"/>
      <w:bookmarkEnd w:id="52"/>
    </w:p>
    <w:p w14:paraId="73402F24" w14:textId="5AD8445A" w:rsidR="00D71821" w:rsidRPr="00314C85" w:rsidRDefault="00D71821" w:rsidP="00C02E34">
      <w:pPr>
        <w:pStyle w:val="BodyText"/>
        <w:rPr>
          <w:sz w:val="20"/>
          <w:szCs w:val="20"/>
        </w:rPr>
      </w:pPr>
      <w:r w:rsidRPr="00BA2B63">
        <w:rPr>
          <w:sz w:val="20"/>
          <w:szCs w:val="20"/>
        </w:rPr>
        <w:t xml:space="preserve">Front cover, </w:t>
      </w:r>
      <w:r w:rsidR="00BA2B63" w:rsidRPr="00BA2B63">
        <w:rPr>
          <w:sz w:val="20"/>
          <w:szCs w:val="20"/>
        </w:rPr>
        <w:t>Matthew Hamilton</w:t>
      </w:r>
      <w:r w:rsidRPr="00BA2B63">
        <w:rPr>
          <w:sz w:val="20"/>
          <w:szCs w:val="20"/>
        </w:rPr>
        <w:t>.</w:t>
      </w:r>
    </w:p>
    <w:p w14:paraId="005D7B82" w14:textId="6E3B88AE" w:rsidR="00D71821" w:rsidRPr="00314C85" w:rsidRDefault="00D71821" w:rsidP="00C02E34">
      <w:pPr>
        <w:pStyle w:val="BodyText"/>
        <w:rPr>
          <w:sz w:val="20"/>
          <w:szCs w:val="20"/>
        </w:rPr>
      </w:pPr>
    </w:p>
    <w:p w14:paraId="1C3B7B75" w14:textId="550F7860" w:rsidR="00314C85" w:rsidRPr="00314C85" w:rsidRDefault="00314C85" w:rsidP="00C02E34">
      <w:pPr>
        <w:pStyle w:val="BodyText"/>
        <w:rPr>
          <w:sz w:val="20"/>
          <w:szCs w:val="20"/>
        </w:rPr>
      </w:pPr>
    </w:p>
    <w:p w14:paraId="1D57CE6B" w14:textId="1336B624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53" w:name="_Toc2616735"/>
      <w:bookmarkStart w:id="54" w:name="_Toc4488956"/>
      <w:bookmarkStart w:id="55" w:name="_Toc4489100"/>
      <w:bookmarkStart w:id="56" w:name="_Toc4503829"/>
      <w:bookmarkStart w:id="57" w:name="_Toc4504101"/>
      <w:bookmarkStart w:id="58" w:name="_Toc69215284"/>
      <w:r w:rsidRPr="00CA262A">
        <w:rPr>
          <w:color w:val="0099CD" w:themeColor="text2"/>
          <w:sz w:val="20"/>
          <w:szCs w:val="20"/>
        </w:rPr>
        <w:t>Disclaimer</w:t>
      </w:r>
      <w:bookmarkEnd w:id="53"/>
      <w:bookmarkEnd w:id="54"/>
      <w:bookmarkEnd w:id="55"/>
      <w:bookmarkEnd w:id="56"/>
      <w:bookmarkEnd w:id="57"/>
      <w:bookmarkEnd w:id="58"/>
    </w:p>
    <w:p w14:paraId="4C96AE72" w14:textId="091D14FB" w:rsidR="00D71821" w:rsidRPr="00314C85" w:rsidRDefault="00D71821" w:rsidP="00C02E34">
      <w:pPr>
        <w:pStyle w:val="BodyText"/>
        <w:rPr>
          <w:sz w:val="20"/>
          <w:szCs w:val="20"/>
        </w:rPr>
      </w:pPr>
      <w:bookmarkStart w:id="59" w:name="_Toc2617077"/>
      <w:r w:rsidRPr="00314C85">
        <w:rPr>
          <w:sz w:val="20"/>
          <w:szCs w:val="20"/>
        </w:rPr>
        <w:t xml:space="preserve">Refer to </w:t>
      </w:r>
      <w:hyperlink r:id="rId30" w:history="1">
        <w:r w:rsidRPr="006F5120">
          <w:rPr>
            <w:rStyle w:val="Hyperlink"/>
            <w:sz w:val="20"/>
            <w:szCs w:val="20"/>
          </w:rPr>
          <w:t>Fish Branding Guidelines</w:t>
        </w:r>
      </w:hyperlink>
      <w:r w:rsidRPr="00314C85">
        <w:rPr>
          <w:sz w:val="20"/>
          <w:szCs w:val="20"/>
        </w:rPr>
        <w:t xml:space="preserve"> for acknowledgment, peer-review clause and disclaimer texts.</w:t>
      </w:r>
      <w:bookmarkEnd w:id="59"/>
    </w:p>
    <w:p w14:paraId="46F23EE8" w14:textId="1259C968" w:rsidR="00B734DB" w:rsidRDefault="00B734DB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53EA8E31" w14:textId="0B85A91E" w:rsidR="00EB797D" w:rsidRDefault="00EB797D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21B5A670" w14:textId="77777777" w:rsidR="006061DC" w:rsidRPr="00314C85" w:rsidRDefault="006061DC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58D38190" w14:textId="77777777" w:rsidR="00B734DB" w:rsidRPr="00314C85" w:rsidRDefault="00B734DB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33F5C5C7" w14:textId="6A420C07" w:rsidR="00314C85" w:rsidRPr="006F5120" w:rsidRDefault="00314C85" w:rsidP="006F5120">
      <w:pPr>
        <w:pStyle w:val="BodyText"/>
      </w:pPr>
      <w:r>
        <w:br w:type="page"/>
      </w:r>
    </w:p>
    <w:p w14:paraId="05445867" w14:textId="3BABA2A0" w:rsidR="00314C85" w:rsidRDefault="00314C85" w:rsidP="00314C85">
      <w:pPr>
        <w:pStyle w:val="BodyText"/>
      </w:pPr>
      <w:r>
        <w:lastRenderedPageBreak/>
        <w:tab/>
      </w:r>
    </w:p>
    <w:p w14:paraId="2B0C205E" w14:textId="6C8882BC" w:rsidR="00987CDB" w:rsidRPr="00987CDB" w:rsidRDefault="00D71821" w:rsidP="00987CDB">
      <w:pPr>
        <w:pStyle w:val="Heading1"/>
        <w:rPr>
          <w:rFonts w:asciiTheme="minorHAnsi" w:hAnsiTheme="minorHAnsi"/>
          <w:noProof/>
          <w:color w:val="auto"/>
          <w:sz w:val="22"/>
          <w:lang w:val="en-MY" w:eastAsia="en-MY"/>
        </w:rPr>
      </w:pPr>
      <w:bookmarkStart w:id="60" w:name="_Toc69215285"/>
      <w:r w:rsidRPr="00314C85">
        <w:t>Table of contents</w:t>
      </w:r>
      <w:bookmarkEnd w:id="32"/>
      <w:bookmarkEnd w:id="33"/>
      <w:bookmarkEnd w:id="34"/>
      <w:bookmarkEnd w:id="35"/>
      <w:bookmarkEnd w:id="60"/>
      <w:r w:rsidRPr="0030565A">
        <w:rPr>
          <w:rFonts w:eastAsiaTheme="minorHAnsi" w:cstheme="minorBidi"/>
          <w:b w:val="0"/>
          <w:noProof/>
          <w:color w:val="000000" w:themeColor="text1"/>
          <w:sz w:val="24"/>
          <w:szCs w:val="22"/>
          <w:lang w:val="en-GB"/>
        </w:rPr>
        <w:fldChar w:fldCharType="begin"/>
      </w:r>
      <w:r w:rsidRPr="0030565A">
        <w:rPr>
          <w:color w:val="000000" w:themeColor="text1"/>
        </w:rPr>
        <w:instrText xml:space="preserve"> TOC \o "1-3" \h \z \u </w:instrText>
      </w:r>
      <w:r w:rsidRPr="0030565A">
        <w:rPr>
          <w:rFonts w:eastAsiaTheme="minorHAnsi" w:cstheme="minorBidi"/>
          <w:b w:val="0"/>
          <w:noProof/>
          <w:color w:val="000000" w:themeColor="text1"/>
          <w:sz w:val="24"/>
          <w:szCs w:val="22"/>
          <w:lang w:val="en-GB"/>
        </w:rPr>
        <w:fldChar w:fldCharType="separate"/>
      </w:r>
    </w:p>
    <w:p w14:paraId="1DF28AB8" w14:textId="152E2EF4" w:rsidR="00987CDB" w:rsidRPr="00987CDB" w:rsidRDefault="00987CDB">
      <w:pPr>
        <w:pStyle w:val="TOC3"/>
        <w:tabs>
          <w:tab w:val="right" w:leader="dot" w:pos="9622"/>
        </w:tabs>
        <w:rPr>
          <w:rFonts w:asciiTheme="minorHAnsi" w:hAnsiTheme="minorHAnsi"/>
          <w:noProof/>
          <w:color w:val="auto"/>
          <w:sz w:val="22"/>
          <w:lang w:val="en-MY" w:eastAsia="en-MY"/>
        </w:rPr>
      </w:pPr>
    </w:p>
    <w:p w14:paraId="275A7F3B" w14:textId="0C7E286B" w:rsidR="00987CDB" w:rsidRPr="00987CDB" w:rsidRDefault="00631EA1" w:rsidP="00987CDB">
      <w:pPr>
        <w:pStyle w:val="TOC3"/>
        <w:tabs>
          <w:tab w:val="right" w:leader="dot" w:pos="9622"/>
        </w:tabs>
        <w:ind w:left="0"/>
        <w:rPr>
          <w:rFonts w:asciiTheme="minorHAnsi" w:hAnsiTheme="minorHAnsi"/>
          <w:noProof/>
          <w:color w:val="auto"/>
          <w:sz w:val="22"/>
          <w:lang w:val="en-MY" w:eastAsia="en-MY"/>
        </w:rPr>
      </w:pPr>
      <w:hyperlink w:anchor="_Toc69215286" w:history="1">
        <w:r w:rsidR="00987CDB" w:rsidRPr="00987CDB">
          <w:rPr>
            <w:rStyle w:val="Hyperlink"/>
            <w:noProof/>
            <w:color w:val="auto"/>
          </w:rPr>
          <w:t>1. Introduction</w:t>
        </w:r>
        <w:r w:rsidR="00987CDB" w:rsidRPr="00987CDB">
          <w:rPr>
            <w:noProof/>
            <w:webHidden/>
            <w:color w:val="auto"/>
          </w:rPr>
          <w:tab/>
        </w:r>
        <w:r w:rsidR="00987CDB" w:rsidRPr="00987CDB">
          <w:rPr>
            <w:noProof/>
            <w:webHidden/>
            <w:color w:val="auto"/>
          </w:rPr>
          <w:fldChar w:fldCharType="begin"/>
        </w:r>
        <w:r w:rsidR="00987CDB" w:rsidRPr="00987CDB">
          <w:rPr>
            <w:noProof/>
            <w:webHidden/>
            <w:color w:val="auto"/>
          </w:rPr>
          <w:instrText xml:space="preserve"> PAGEREF _Toc69215286 \h </w:instrText>
        </w:r>
        <w:r w:rsidR="00987CDB" w:rsidRPr="00987CDB">
          <w:rPr>
            <w:noProof/>
            <w:webHidden/>
            <w:color w:val="auto"/>
          </w:rPr>
        </w:r>
        <w:r w:rsidR="00987CDB" w:rsidRPr="00987CDB">
          <w:rPr>
            <w:noProof/>
            <w:webHidden/>
            <w:color w:val="auto"/>
          </w:rPr>
          <w:fldChar w:fldCharType="separate"/>
        </w:r>
        <w:r w:rsidR="00376F95">
          <w:rPr>
            <w:noProof/>
            <w:webHidden/>
            <w:color w:val="auto"/>
          </w:rPr>
          <w:t>3</w:t>
        </w:r>
        <w:r w:rsidR="00987CDB" w:rsidRPr="00987CDB">
          <w:rPr>
            <w:noProof/>
            <w:webHidden/>
            <w:color w:val="auto"/>
          </w:rPr>
          <w:fldChar w:fldCharType="end"/>
        </w:r>
      </w:hyperlink>
    </w:p>
    <w:p w14:paraId="6C0BEA84" w14:textId="2FBA7E4C" w:rsidR="00987CDB" w:rsidRPr="00987CDB" w:rsidRDefault="00631EA1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89" w:history="1">
        <w:r w:rsidR="00987CDB" w:rsidRPr="00987CDB">
          <w:rPr>
            <w:rStyle w:val="Hyperlink"/>
            <w:color w:val="auto"/>
          </w:rPr>
          <w:t>2. AllocateMate package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89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3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2030B973" w14:textId="39D390C5" w:rsidR="00987CDB" w:rsidRDefault="00631EA1">
      <w:pPr>
        <w:pStyle w:val="TOC1"/>
        <w:rPr>
          <w:rStyle w:val="Hyperlink"/>
          <w:color w:val="auto"/>
        </w:rPr>
      </w:pPr>
      <w:hyperlink w:anchor="_Toc69215290" w:history="1">
        <w:r w:rsidR="00987CDB" w:rsidRPr="00987CDB">
          <w:rPr>
            <w:rStyle w:val="Hyperlink"/>
            <w:color w:val="auto"/>
          </w:rPr>
          <w:t>3. Installing AllocateMate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0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4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5748AF33" w14:textId="77777777" w:rsidR="00987CDB" w:rsidRPr="00987CDB" w:rsidRDefault="00987CDB" w:rsidP="00987CDB">
      <w:pPr>
        <w:rPr>
          <w:noProof/>
        </w:rPr>
      </w:pPr>
    </w:p>
    <w:p w14:paraId="08472F0C" w14:textId="545D8688" w:rsidR="00987CDB" w:rsidRDefault="00631EA1">
      <w:pPr>
        <w:pStyle w:val="TOC1"/>
        <w:rPr>
          <w:rStyle w:val="Hyperlink"/>
          <w:color w:val="auto"/>
        </w:rPr>
      </w:pPr>
      <w:hyperlink w:anchor="_Toc69215291" w:history="1">
        <w:r w:rsidR="00987CDB" w:rsidRPr="00987CDB">
          <w:rPr>
            <w:rStyle w:val="Hyperlink"/>
            <w:color w:val="auto"/>
          </w:rPr>
          <w:t>References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1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5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1F998959" w14:textId="77777777" w:rsidR="00987CDB" w:rsidRPr="00987CDB" w:rsidRDefault="00987CDB" w:rsidP="00987CDB">
      <w:pPr>
        <w:rPr>
          <w:noProof/>
        </w:rPr>
      </w:pPr>
    </w:p>
    <w:p w14:paraId="2DE490AA" w14:textId="5690724C" w:rsidR="00987CDB" w:rsidRPr="00987CDB" w:rsidRDefault="00631EA1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92" w:history="1">
        <w:r w:rsidR="00987CDB" w:rsidRPr="00987CDB">
          <w:rPr>
            <w:rStyle w:val="Hyperlink"/>
            <w:color w:val="auto"/>
          </w:rPr>
          <w:t>Annex 1.  allocate.mate.ped function R help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2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6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348E912A" w14:textId="285F47E5" w:rsidR="00987CDB" w:rsidRDefault="00631EA1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93" w:history="1">
        <w:r w:rsidR="00987CDB" w:rsidRPr="00987CDB">
          <w:rPr>
            <w:rStyle w:val="Hyperlink"/>
            <w:color w:val="auto"/>
          </w:rPr>
          <w:t>Annex 2.  allocate.mate.H function R help</w:t>
        </w:r>
        <w:r w:rsidR="00987CDB" w:rsidRPr="00987CDB">
          <w:rPr>
            <w:webHidden/>
            <w:color w:val="auto"/>
          </w:rPr>
          <w:tab/>
        </w:r>
        <w:r w:rsidR="00987CDB" w:rsidRPr="00987CDB">
          <w:rPr>
            <w:webHidden/>
            <w:color w:val="auto"/>
          </w:rPr>
          <w:fldChar w:fldCharType="begin"/>
        </w:r>
        <w:r w:rsidR="00987CDB" w:rsidRPr="00987CDB">
          <w:rPr>
            <w:webHidden/>
            <w:color w:val="auto"/>
          </w:rPr>
          <w:instrText xml:space="preserve"> PAGEREF _Toc69215293 \h </w:instrText>
        </w:r>
        <w:r w:rsidR="00987CDB" w:rsidRPr="00987CDB">
          <w:rPr>
            <w:webHidden/>
            <w:color w:val="auto"/>
          </w:rPr>
        </w:r>
        <w:r w:rsidR="00987CDB" w:rsidRPr="00987CDB">
          <w:rPr>
            <w:webHidden/>
            <w:color w:val="auto"/>
          </w:rPr>
          <w:fldChar w:fldCharType="separate"/>
        </w:r>
        <w:r w:rsidR="00376F95">
          <w:rPr>
            <w:webHidden/>
            <w:color w:val="auto"/>
          </w:rPr>
          <w:t>9</w:t>
        </w:r>
        <w:r w:rsidR="00987CDB" w:rsidRPr="00987CDB">
          <w:rPr>
            <w:webHidden/>
            <w:color w:val="auto"/>
          </w:rPr>
          <w:fldChar w:fldCharType="end"/>
        </w:r>
      </w:hyperlink>
    </w:p>
    <w:p w14:paraId="44D18FA9" w14:textId="60490662" w:rsidR="00D71821" w:rsidRDefault="00D71821" w:rsidP="00987CDB">
      <w:r w:rsidRPr="0030565A">
        <w:fldChar w:fldCharType="end"/>
      </w:r>
      <w:r>
        <w:t xml:space="preserve"> </w:t>
      </w:r>
      <w:r>
        <w:br w:type="page"/>
      </w:r>
    </w:p>
    <w:p w14:paraId="5FF027AD" w14:textId="77777777" w:rsidR="00314C85" w:rsidRDefault="00314C85" w:rsidP="00314C85">
      <w:pPr>
        <w:pStyle w:val="BodyText"/>
      </w:pPr>
    </w:p>
    <w:p w14:paraId="5168F32D" w14:textId="2547A8D5" w:rsidR="0004740F" w:rsidRDefault="00B409C6" w:rsidP="006F5120">
      <w:pPr>
        <w:pStyle w:val="Heading1"/>
      </w:pPr>
      <w:bookmarkStart w:id="61" w:name="_Toc69215286"/>
      <w:r>
        <w:t>1.</w:t>
      </w:r>
      <w:r w:rsidR="0004740F">
        <w:t xml:space="preserve"> </w:t>
      </w:r>
      <w:r w:rsidR="0004740F" w:rsidRPr="006A544D">
        <w:t>Introduction</w:t>
      </w:r>
      <w:bookmarkEnd w:id="61"/>
    </w:p>
    <w:p w14:paraId="328E8752" w14:textId="2B7BF5B1" w:rsidR="006907E1" w:rsidRDefault="006907E1" w:rsidP="00FD5553">
      <w:pPr>
        <w:rPr>
          <w:lang w:val="en-US"/>
        </w:rPr>
      </w:pPr>
      <w:r>
        <w:rPr>
          <w:lang w:val="en-US"/>
        </w:rPr>
        <w:t xml:space="preserve">WorldFish manages multiple family-based genetic improvement programs for tilapia and carp species </w:t>
      </w:r>
      <w:r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jxzdHlsZSBmYWNlPSJu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</w:fldData>
        </w:fldChar>
      </w:r>
      <w:r w:rsidR="003B26D0">
        <w:rPr>
          <w:lang w:val="en-US"/>
        </w:rPr>
        <w:instrText xml:space="preserve"> ADDIN EN.CITE </w:instrText>
      </w:r>
      <w:r w:rsidR="003B26D0"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jxzdHlsZSBmYWNlPSJu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</w:fldData>
        </w:fldChar>
      </w:r>
      <w:r w:rsidR="003B26D0">
        <w:rPr>
          <w:lang w:val="en-US"/>
        </w:rPr>
        <w:instrText xml:space="preserve"> ADDIN EN.CITE.DATA </w:instrText>
      </w:r>
      <w:r w:rsidR="003B26D0">
        <w:rPr>
          <w:lang w:val="en-US"/>
        </w:rPr>
      </w:r>
      <w:r w:rsidR="003B26D0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>
        <w:rPr>
          <w:noProof/>
          <w:lang w:val="en-US"/>
        </w:rPr>
        <w:t>(Charo-Karisa et al., 2020; Hamilton et al., 2019a; Hamilton et al., 2019b; Hamilton et al., 2021; Hamzah et al., 2014)</w:t>
      </w:r>
      <w:r>
        <w:rPr>
          <w:lang w:val="en-US"/>
        </w:rPr>
        <w:fldChar w:fldCharType="end"/>
      </w:r>
      <w:r>
        <w:rPr>
          <w:lang w:val="en-US"/>
        </w:rPr>
        <w:t>.  In family-based genetic improvement programs</w:t>
      </w:r>
      <w:r w:rsidR="009F0CA1">
        <w:rPr>
          <w:lang w:val="en-US"/>
        </w:rPr>
        <w:t>,</w:t>
      </w:r>
      <w:r>
        <w:rPr>
          <w:lang w:val="en-US"/>
        </w:rPr>
        <w:t xml:space="preserve"> m</w:t>
      </w:r>
      <w:r w:rsidRPr="00CB683C">
        <w:rPr>
          <w:lang w:val="en-US"/>
        </w:rPr>
        <w:t>ate allocation</w:t>
      </w:r>
      <w:r>
        <w:rPr>
          <w:lang w:val="en-US"/>
        </w:rPr>
        <w:t xml:space="preserve"> is </w:t>
      </w:r>
      <w:r w:rsidR="00DA31E8">
        <w:rPr>
          <w:lang w:val="en-US"/>
        </w:rPr>
        <w:t>a</w:t>
      </w:r>
      <w:r>
        <w:rPr>
          <w:lang w:val="en-US"/>
        </w:rPr>
        <w:t xml:space="preserve"> process whereby</w:t>
      </w:r>
      <w:r w:rsidR="00B409C6">
        <w:rPr>
          <w:lang w:val="en-US"/>
        </w:rPr>
        <w:t xml:space="preserve"> </w:t>
      </w:r>
      <w:r w:rsidR="00E23ED9">
        <w:rPr>
          <w:lang w:val="en-US"/>
        </w:rPr>
        <w:t>selected parents</w:t>
      </w:r>
      <w:r>
        <w:rPr>
          <w:lang w:val="en-US"/>
        </w:rPr>
        <w:t xml:space="preserve"> (or in some cases families)</w:t>
      </w:r>
      <w:r w:rsidR="00E23ED9">
        <w:rPr>
          <w:lang w:val="en-US"/>
        </w:rPr>
        <w:t xml:space="preserve"> are allocated </w:t>
      </w:r>
      <w:r w:rsidR="00B409C6">
        <w:rPr>
          <w:lang w:val="en-US"/>
        </w:rPr>
        <w:t>to mating pairs</w:t>
      </w:r>
      <w:r w:rsidR="009F0CA1">
        <w:rPr>
          <w:lang w:val="en-US"/>
        </w:rPr>
        <w:t xml:space="preserve"> prior to a spawning event</w:t>
      </w:r>
      <w:r w:rsidR="00BA2B63">
        <w:rPr>
          <w:lang w:val="en-US"/>
        </w:rPr>
        <w:t xml:space="preserve">.  Mating pairs are then crossed to </w:t>
      </w:r>
      <w:r w:rsidR="00E23ED9">
        <w:rPr>
          <w:lang w:val="en-US"/>
        </w:rPr>
        <w:t>produce</w:t>
      </w:r>
      <w:r w:rsidR="00B409C6">
        <w:rPr>
          <w:lang w:val="en-US"/>
        </w:rPr>
        <w:t xml:space="preserve"> </w:t>
      </w:r>
      <w:r w:rsidR="009F0CA1">
        <w:rPr>
          <w:lang w:val="en-US"/>
        </w:rPr>
        <w:t>next-</w:t>
      </w:r>
      <w:r w:rsidR="000A1AD5">
        <w:rPr>
          <w:lang w:val="en-US"/>
        </w:rPr>
        <w:t>generation families</w:t>
      </w:r>
      <w:r w:rsidR="00DA31E8">
        <w:rPr>
          <w:lang w:val="en-US"/>
        </w:rPr>
        <w:t xml:space="preserve"> of known pedigree</w:t>
      </w:r>
      <w:r w:rsidR="00BA2B63">
        <w:rPr>
          <w:lang w:val="en-US"/>
        </w:rPr>
        <w:t>.</w:t>
      </w:r>
      <w:r w:rsidRPr="006907E1">
        <w:rPr>
          <w:lang w:val="en-US"/>
        </w:rPr>
        <w:t xml:space="preserve"> </w:t>
      </w:r>
    </w:p>
    <w:sdt>
      <w:sdtPr>
        <w:rPr>
          <w:rStyle w:val="PageNumber"/>
          <w:color w:val="FFFFFF" w:themeColor="background1"/>
          <w:sz w:val="18"/>
          <w:szCs w:val="18"/>
        </w:rPr>
        <w:id w:val="-1184661670"/>
        <w:docPartObj>
          <w:docPartGallery w:val="Page Numbers (Bottom of Page)"/>
          <w:docPartUnique/>
        </w:docPartObj>
      </w:sdtPr>
      <w:sdtContent>
        <w:p w14:paraId="788E8031" w14:textId="13709A77" w:rsidR="009B0642" w:rsidRPr="009B0642" w:rsidRDefault="009B0642" w:rsidP="00F25A8B">
          <w:pPr>
            <w:pStyle w:val="Footer"/>
            <w:framePr w:wrap="none" w:vAnchor="text" w:hAnchor="page" w:x="11073" w:y="9508"/>
            <w:rPr>
              <w:rStyle w:val="PageNumber"/>
              <w:color w:val="FFFFFF" w:themeColor="background1"/>
              <w:sz w:val="18"/>
              <w:szCs w:val="18"/>
            </w:rPr>
          </w:pP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begin"/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instrText xml:space="preserve"> PAGE </w:instrText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separate"/>
          </w:r>
          <w:r w:rsidR="00172737">
            <w:rPr>
              <w:rStyle w:val="PageNumber"/>
              <w:noProof/>
              <w:color w:val="FFFFFF" w:themeColor="background1"/>
              <w:sz w:val="18"/>
              <w:szCs w:val="18"/>
            </w:rPr>
            <w:t>2</w:t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end"/>
          </w:r>
        </w:p>
      </w:sdtContent>
    </w:sdt>
    <w:p w14:paraId="24111CE7" w14:textId="2AD1EA46" w:rsidR="0004740F" w:rsidRDefault="0004740F" w:rsidP="009B0642">
      <w:pPr>
        <w:pStyle w:val="BodyText"/>
      </w:pPr>
      <w:r w:rsidRPr="00055CF3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0382693" wp14:editId="52154603">
                <wp:simplePos x="0" y="0"/>
                <wp:positionH relativeFrom="column">
                  <wp:posOffset>6666230</wp:posOffset>
                </wp:positionH>
                <wp:positionV relativeFrom="paragraph">
                  <wp:posOffset>6468110</wp:posOffset>
                </wp:positionV>
                <wp:extent cx="199390" cy="228600"/>
                <wp:effectExtent l="0" t="0" r="0" b="0"/>
                <wp:wrapNone/>
                <wp:docPr id="26" name="Text 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9390" cy="228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84AD3A6" w14:textId="77777777" w:rsidR="00631EA1" w:rsidRPr="00055CF3" w:rsidRDefault="00631EA1" w:rsidP="006F5120">
                            <w:pPr>
                              <w:pStyle w:val="Heading1"/>
                            </w:pPr>
                            <w:bookmarkStart w:id="62" w:name="_Toc4488963"/>
                            <w:bookmarkStart w:id="63" w:name="_Toc4489107"/>
                            <w:bookmarkStart w:id="64" w:name="_Toc4503834"/>
                            <w:bookmarkStart w:id="65" w:name="_Toc4504106"/>
                            <w:bookmarkStart w:id="66" w:name="_Toc69215287"/>
                            <w:r>
                              <w:t>8</w:t>
                            </w:r>
                            <w:bookmarkEnd w:id="62"/>
                            <w:bookmarkEnd w:id="63"/>
                            <w:bookmarkEnd w:id="64"/>
                            <w:bookmarkEnd w:id="65"/>
                            <w:bookmarkEnd w:id="66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382693" id="Text Box 26" o:spid="_x0000_s1027" type="#_x0000_t202" style="position:absolute;margin-left:524.9pt;margin-top:509.3pt;width:15.7pt;height:18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" filled="f" stroked="f" strokeweight=".5pt">
                <v:textbox>
                  <w:txbxContent>
                    <w:p w14:paraId="584AD3A6" w14:textId="77777777" w:rsidR="00631EA1" w:rsidRPr="00055CF3" w:rsidRDefault="00631EA1" w:rsidP="006F5120">
                      <w:pPr>
                        <w:pStyle w:val="Heading1"/>
                      </w:pPr>
                      <w:bookmarkStart w:id="67" w:name="_Toc4488963"/>
                      <w:bookmarkStart w:id="68" w:name="_Toc4489107"/>
                      <w:bookmarkStart w:id="69" w:name="_Toc4503834"/>
                      <w:bookmarkStart w:id="70" w:name="_Toc4504106"/>
                      <w:bookmarkStart w:id="71" w:name="_Toc69215287"/>
                      <w:r>
                        <w:t>8</w:t>
                      </w:r>
                      <w:bookmarkEnd w:id="67"/>
                      <w:bookmarkEnd w:id="68"/>
                      <w:bookmarkEnd w:id="69"/>
                      <w:bookmarkEnd w:id="70"/>
                      <w:bookmarkEnd w:id="71"/>
                    </w:p>
                  </w:txbxContent>
                </v:textbox>
              </v:shape>
            </w:pict>
          </mc:Fallback>
        </mc:AlternateContent>
      </w:r>
      <w:r w:rsidRPr="00055CF3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CB38D10" wp14:editId="3BD1FFBE">
                <wp:simplePos x="0" y="0"/>
                <wp:positionH relativeFrom="column">
                  <wp:posOffset>7015037</wp:posOffset>
                </wp:positionH>
                <wp:positionV relativeFrom="paragraph">
                  <wp:posOffset>7317743</wp:posOffset>
                </wp:positionV>
                <wp:extent cx="1279621" cy="213360"/>
                <wp:effectExtent l="0" t="0" r="0" b="0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279621" cy="2133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9A679DF" w14:textId="77777777" w:rsidR="00631EA1" w:rsidRPr="00B47A6D" w:rsidRDefault="00631EA1" w:rsidP="006F5120">
                            <w:pPr>
                              <w:pStyle w:val="Heading1"/>
                            </w:pPr>
                            <w:bookmarkStart w:id="72" w:name="_Toc4488966"/>
                            <w:bookmarkStart w:id="73" w:name="_Toc4489110"/>
                            <w:bookmarkStart w:id="74" w:name="_Toc4503837"/>
                            <w:bookmarkStart w:id="75" w:name="_Toc4504109"/>
                            <w:bookmarkStart w:id="76" w:name="_Toc69215288"/>
                            <w:r w:rsidRPr="00B47A6D">
                              <w:t>Photo credit:</w:t>
                            </w:r>
                            <w:bookmarkEnd w:id="72"/>
                            <w:bookmarkEnd w:id="73"/>
                            <w:bookmarkEnd w:id="74"/>
                            <w:bookmarkEnd w:id="75"/>
                            <w:bookmarkEnd w:id="76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B38D10" id="Text Box 16" o:spid="_x0000_s1028" type="#_x0000_t202" style="position:absolute;margin-left:552.35pt;margin-top:576.2pt;width:100.75pt;height:16.8pt;rotation:-9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" filled="f" stroked="f" strokeweight=".5pt">
                <v:textbox>
                  <w:txbxContent>
                    <w:p w14:paraId="49A679DF" w14:textId="77777777" w:rsidR="00631EA1" w:rsidRPr="00B47A6D" w:rsidRDefault="00631EA1" w:rsidP="006F5120">
                      <w:pPr>
                        <w:pStyle w:val="Heading1"/>
                      </w:pPr>
                      <w:bookmarkStart w:id="77" w:name="_Toc4488966"/>
                      <w:bookmarkStart w:id="78" w:name="_Toc4489110"/>
                      <w:bookmarkStart w:id="79" w:name="_Toc4503837"/>
                      <w:bookmarkStart w:id="80" w:name="_Toc4504109"/>
                      <w:bookmarkStart w:id="81" w:name="_Toc69215288"/>
                      <w:r w:rsidRPr="00B47A6D">
                        <w:t>Photo credit:</w:t>
                      </w:r>
                      <w:bookmarkEnd w:id="77"/>
                      <w:bookmarkEnd w:id="78"/>
                      <w:bookmarkEnd w:id="79"/>
                      <w:bookmarkEnd w:id="80"/>
                      <w:bookmarkEnd w:id="81"/>
                    </w:p>
                  </w:txbxContent>
                </v:textbox>
              </v:shape>
            </w:pict>
          </mc:Fallback>
        </mc:AlternateContent>
      </w:r>
    </w:p>
    <w:p w14:paraId="646F7882" w14:textId="77777777" w:rsidR="003E69A7" w:rsidRDefault="00B409C6" w:rsidP="003E69A7">
      <w:pPr>
        <w:pStyle w:val="Heading1"/>
      </w:pPr>
      <w:bookmarkStart w:id="82" w:name="_Toc69215289"/>
      <w:r>
        <w:t>2</w:t>
      </w:r>
      <w:r w:rsidR="0004740F">
        <w:t xml:space="preserve">. </w:t>
      </w:r>
      <w:proofErr w:type="spellStart"/>
      <w:r w:rsidR="003E69A7" w:rsidRPr="0093641C">
        <w:t>AllocateMate</w:t>
      </w:r>
      <w:proofErr w:type="spellEnd"/>
      <w:r w:rsidR="003E69A7">
        <w:t xml:space="preserve"> package</w:t>
      </w:r>
      <w:bookmarkEnd w:id="82"/>
    </w:p>
    <w:p w14:paraId="2D2840C3" w14:textId="6665AA4F" w:rsidR="003E69A7" w:rsidRDefault="003E69A7" w:rsidP="003E69A7">
      <w:pPr>
        <w:rPr>
          <w:b/>
        </w:rPr>
      </w:pPr>
      <w:proofErr w:type="spellStart"/>
      <w:r>
        <w:t>A</w:t>
      </w:r>
      <w:r w:rsidRPr="0036438C">
        <w:t>llocateMate</w:t>
      </w:r>
      <w:proofErr w:type="spellEnd"/>
      <w:r w:rsidRPr="0036438C">
        <w:t xml:space="preserve"> is a R package </w:t>
      </w:r>
      <w:r>
        <w:rPr>
          <w:b/>
        </w:rPr>
        <w:fldChar w:fldCharType="begin"/>
      </w:r>
      <w:r>
        <w:instrText xml:space="preserve"> ADDIN EN.CITE &lt;EndNote&gt;&lt;Cite&gt;&lt;Author&gt;R Core Team&lt;/Author&gt;&lt;Year&gt;2020&lt;/Year&gt;&lt;RecNum&gt;6073&lt;/RecNum&gt;&lt;DisplayText&gt;(R Core Team, 2020)&lt;/DisplayText&gt;&lt;record&gt;&lt;rec-number&gt;6073&lt;/rec-number&gt;&lt;foreign-keys&gt;&lt;key app="EN" db-id="zd9rffffgf0ts3es0wcvpxaq0ppaa2ffa2xe" timestamp="1591921394"&gt;6073&lt;/key&gt;&lt;/foreign-keys&gt;&lt;ref-type name="Report"&gt;27&lt;/ref-type&gt;&lt;contributors&gt;&lt;authors&gt;&lt;author&gt;R Core Team,&lt;/author&gt;&lt;/authors&gt;&lt;/contributors&gt;&lt;titles&gt;&lt;title&gt;R: A language and environment for statistical computing&lt;/title&gt;&lt;/titles&gt;&lt;dates&gt;&lt;year&gt;2020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>
        <w:rPr>
          <w:b/>
        </w:rPr>
        <w:fldChar w:fldCharType="separate"/>
      </w:r>
      <w:r>
        <w:rPr>
          <w:noProof/>
        </w:rPr>
        <w:t>(R Core Team, 2020)</w:t>
      </w:r>
      <w:r>
        <w:rPr>
          <w:b/>
        </w:rPr>
        <w:fldChar w:fldCharType="end"/>
      </w:r>
      <w:r w:rsidRPr="0036438C">
        <w:t xml:space="preserve"> comprised of two primary functions: </w:t>
      </w:r>
      <w:proofErr w:type="spellStart"/>
      <w:r w:rsidRPr="0036438C">
        <w:rPr>
          <w:i/>
        </w:rPr>
        <w:t>allocate.mate.ped</w:t>
      </w:r>
      <w:proofErr w:type="spellEnd"/>
      <w:r w:rsidRPr="0036438C">
        <w:t xml:space="preserve"> and </w:t>
      </w:r>
      <w:proofErr w:type="spellStart"/>
      <w:r w:rsidRPr="0036438C">
        <w:rPr>
          <w:i/>
        </w:rPr>
        <w:t>allocate.mate.H</w:t>
      </w:r>
      <w:proofErr w:type="spellEnd"/>
      <w:r>
        <w:t xml:space="preserve">.   These functions </w:t>
      </w:r>
      <w:r w:rsidRPr="0036438C">
        <w:t>allocat</w:t>
      </w:r>
      <w:r>
        <w:t>e</w:t>
      </w:r>
      <w:r w:rsidRPr="0036438C">
        <w:t xml:space="preserve"> parents to mating pairs</w:t>
      </w:r>
      <w:r>
        <w:t xml:space="preserve"> </w:t>
      </w:r>
      <w:r w:rsidRPr="004C583D">
        <w:t xml:space="preserve">based on genetic relationships provided </w:t>
      </w:r>
      <w:r w:rsidR="00987CDB">
        <w:t xml:space="preserve">by the user </w:t>
      </w:r>
      <w:r w:rsidRPr="004C583D">
        <w:t xml:space="preserve">in the form a </w:t>
      </w:r>
      <w:r w:rsidR="00987CDB">
        <w:t>pedigree file (</w:t>
      </w:r>
      <w:proofErr w:type="spellStart"/>
      <w:r w:rsidRPr="004C583D">
        <w:rPr>
          <w:i/>
        </w:rPr>
        <w:t>allocate.mate.ped</w:t>
      </w:r>
      <w:proofErr w:type="spellEnd"/>
      <w:r w:rsidR="00987CDB">
        <w:t xml:space="preserve">) </w:t>
      </w:r>
      <w:r w:rsidRPr="004C583D">
        <w:t xml:space="preserve">or a relationship matrix </w:t>
      </w:r>
      <w:r w:rsidR="00987CDB">
        <w:t>(</w:t>
      </w:r>
      <w:proofErr w:type="spellStart"/>
      <w:r w:rsidRPr="004C583D">
        <w:rPr>
          <w:i/>
        </w:rPr>
        <w:t>allocate.mate.H</w:t>
      </w:r>
      <w:proofErr w:type="spellEnd"/>
      <w:r w:rsidR="00987CDB">
        <w:t>).</w:t>
      </w:r>
      <w:r w:rsidRPr="004C583D">
        <w:t xml:space="preserve">  </w:t>
      </w:r>
      <w:r w:rsidR="00CD10C9">
        <w:t>These functions generate mating lists</w:t>
      </w:r>
      <w:r w:rsidR="00CB2AF6">
        <w:t>,</w:t>
      </w:r>
      <w:r w:rsidR="00CB2AF6" w:rsidRPr="00CB2AF6">
        <w:t xml:space="preserve"> </w:t>
      </w:r>
      <w:r w:rsidR="00CB2AF6" w:rsidRPr="009F0CA1">
        <w:t xml:space="preserve">using a linear programing approach </w:t>
      </w:r>
      <w:r w:rsidR="00CB2AF6" w:rsidRPr="009F0CA1">
        <w:fldChar w:fldCharType="begin"/>
      </w:r>
      <w:r w:rsidR="00CB2AF6" w:rsidRPr="009F0CA1">
        <w:instrText xml:space="preserve"> ADDIN EN.CITE &lt;EndNote&gt;&lt;Cite&gt;&lt;Author&gt;Berkelaar&lt;/Author&gt;&lt;Year&gt;2020&lt;/Year&gt;&lt;RecNum&gt;6244&lt;/RecNum&gt;&lt;DisplayText&gt;(Berkelaar, 2020)&lt;/DisplayText&gt;&lt;record&gt;&lt;rec-number&gt;6244&lt;/rec-number&gt;&lt;foreign-keys&gt;&lt;key app="EN" db-id="zd9rffffgf0ts3es0wcvpxaq0ppaa2ffa2xe" timestamp="1618284445"&gt;6244&lt;/key&gt;&lt;/foreign-keys&gt;&lt;ref-type name="Generic"&gt;13&lt;/ref-type&gt;&lt;contributors&gt;&lt;authors&gt;&lt;author&gt;Berkelaar, Michel&lt;/author&gt;&lt;/authors&gt;&lt;/contributors&gt;&lt;titles&gt;&lt;title&gt;Package ‘lpSolve’. Version 5.6.15&lt;/title&gt;&lt;/titles&gt;&lt;dates&gt;&lt;year&gt;2020&lt;/year&gt;&lt;/dates&gt;&lt;publisher&gt;CRAN. https://cran.uib.no/web/packages/lpSolve/lpSolve.pdf&lt;/publisher&gt;&lt;urls&gt;&lt;/urls&gt;&lt;/record&gt;&lt;/Cite&gt;&lt;/EndNote&gt;</w:instrText>
      </w:r>
      <w:r w:rsidR="00CB2AF6" w:rsidRPr="009F0CA1">
        <w:fldChar w:fldCharType="separate"/>
      </w:r>
      <w:r w:rsidR="00CB2AF6" w:rsidRPr="009F0CA1">
        <w:rPr>
          <w:noProof/>
        </w:rPr>
        <w:t>(Berkelaar, 2020)</w:t>
      </w:r>
      <w:r w:rsidR="00CB2AF6" w:rsidRPr="009F0CA1">
        <w:fldChar w:fldCharType="end"/>
      </w:r>
      <w:r w:rsidRPr="004C583D">
        <w:t>:</w:t>
      </w:r>
    </w:p>
    <w:p w14:paraId="04D7D87F" w14:textId="3EABFCDA" w:rsidR="00CB2AF6" w:rsidRPr="009F0CA1" w:rsidRDefault="00CB2AF6" w:rsidP="00CB2AF6">
      <w:pPr>
        <w:pStyle w:val="ListParagraph"/>
        <w:numPr>
          <w:ilvl w:val="0"/>
          <w:numId w:val="25"/>
        </w:numPr>
      </w:pPr>
      <w:r w:rsidRPr="0036438C">
        <w:t xml:space="preserve">to minimise </w:t>
      </w:r>
      <w:r w:rsidRPr="004C583D">
        <w:t xml:space="preserve">the average </w:t>
      </w:r>
      <w:r>
        <w:t xml:space="preserve">Wright’s </w:t>
      </w:r>
      <w:r w:rsidRPr="009F0CA1">
        <w:t xml:space="preserve">inbreeding </w:t>
      </w:r>
      <w:r>
        <w:t xml:space="preserve">coefficient </w:t>
      </w:r>
      <w:r>
        <w:fldChar w:fldCharType="begin"/>
      </w:r>
      <w:r>
        <w:instrText xml:space="preserve"> ADDIN EN.CITE &lt;EndNote&gt;&lt;Cite&gt;&lt;Author&gt;Wright&lt;/Author&gt;&lt;Year&gt;1922&lt;/Year&gt;&lt;RecNum&gt;1978&lt;/RecNum&gt;&lt;Prefix&gt;F| &lt;/Prefix&gt;&lt;DisplayText&gt;(F| Wright, 1922)&lt;/DisplayText&gt;&lt;record&gt;&lt;rec-number&gt;1978&lt;/rec-number&gt;&lt;foreign-keys&gt;&lt;key app="EN" db-id="zd9rffffgf0ts3es0wcvpxaq0ppaa2ffa2xe" timestamp="1256516926"&gt;1978&lt;/key&gt;&lt;/foreign-keys&gt;&lt;ref-type name="Journal Article"&gt;17&lt;/ref-type&gt;&lt;contributors&gt;&lt;authors&gt;&lt;author&gt;Wright, S.&lt;/author&gt;&lt;/authors&gt;&lt;/contributors&gt;&lt;titles&gt;&lt;title&gt;Coefficients of inbreeding and relationship&lt;/title&gt;&lt;secondary-title&gt;American Naturalist&lt;/secondary-title&gt;&lt;/titles&gt;&lt;periodical&gt;&lt;full-title&gt;American Naturalist&lt;/full-title&gt;&lt;abbr-1&gt;Am Nat&lt;/abbr-1&gt;&lt;abbr-2&gt;Am. Nat.&lt;/abbr-2&gt;&lt;/periodical&gt;&lt;pages&gt;330-338&lt;/pages&gt;&lt;volume&gt;56&lt;/volume&gt;&lt;dates&gt;&lt;year&gt;1922&lt;/year&gt;&lt;/dates&gt;&lt;isbn&gt;0003-0147&lt;/isbn&gt;&lt;accession-num&gt;ISI:000200856800029&lt;/accession-num&gt;&lt;urls&gt;&lt;related-urls&gt;&lt;url&gt;&amp;lt;Go to ISI&amp;gt;://000200856800029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</w:t>
      </w:r>
      <w:r w:rsidRPr="006478EF">
        <w:rPr>
          <w:i/>
          <w:noProof/>
        </w:rPr>
        <w:t>F</w:t>
      </w:r>
      <w:r>
        <w:rPr>
          <w:noProof/>
        </w:rPr>
        <w:t>; Wright, 1922)</w:t>
      </w:r>
      <w:r>
        <w:fldChar w:fldCharType="end"/>
      </w:r>
      <w:r w:rsidR="002E7C0C">
        <w:t xml:space="preserve"> of </w:t>
      </w:r>
      <w:r w:rsidR="000D7AB3">
        <w:t>offspring</w:t>
      </w:r>
      <w:r w:rsidR="002E7C0C">
        <w:t>, by</w:t>
      </w:r>
      <w:r>
        <w:t xml:space="preserve"> </w:t>
      </w:r>
      <w:r w:rsidR="002E7C0C">
        <w:t>minimising</w:t>
      </w:r>
      <w:r w:rsidRPr="0036438C">
        <w:t xml:space="preserve"> </w:t>
      </w:r>
      <w:r w:rsidRPr="004C583D">
        <w:t xml:space="preserve">the </w:t>
      </w:r>
      <w:r>
        <w:t xml:space="preserve">average </w:t>
      </w:r>
      <w:r w:rsidRPr="00CB2AF6">
        <w:t>coefficient of coancestry</w:t>
      </w:r>
      <w:r>
        <w:t xml:space="preserve"> between parents in mating pairs; </w:t>
      </w:r>
      <w:r w:rsidRPr="009F0CA1">
        <w:t xml:space="preserve">or </w:t>
      </w:r>
    </w:p>
    <w:p w14:paraId="29E3FD1C" w14:textId="2DB68306" w:rsidR="00631EA1" w:rsidRDefault="00631EA1" w:rsidP="00631EA1">
      <w:pPr>
        <w:pStyle w:val="ListParagraph"/>
        <w:numPr>
          <w:ilvl w:val="0"/>
          <w:numId w:val="25"/>
        </w:numPr>
        <w:spacing w:after="160"/>
      </w:pPr>
      <w:r w:rsidRPr="009F0CA1">
        <w:t xml:space="preserve">according to assortative mating principles </w:t>
      </w:r>
      <w:r w:rsidRPr="009F0CA1">
        <w:fldChar w:fldCharType="begin"/>
      </w:r>
      <w:r w:rsidRPr="009F0CA1">
        <w:instrText xml:space="preserve"> ADDIN EN.CITE &lt;EndNote&gt;&lt;Cite&gt;&lt;Author&gt;Saura&lt;/Author&gt;&lt;Year&gt;2017&lt;/Year&gt;&lt;RecNum&gt;3074&lt;/RecNum&gt;&lt;DisplayText&gt;(Saura et al., 2017)&lt;/DisplayText&gt;&lt;record&gt;&lt;rec-number&gt;3074&lt;/rec-number&gt;&lt;foreign-keys&gt;&lt;key app="EN" db-id="zd9rffffgf0ts3es0wcvpxaq0ppaa2ffa2xe" timestamp="1506556788"&gt;3074&lt;/key&gt;&lt;/foreign-keys&gt;&lt;ref-type name="Journal Article"&gt;17&lt;/ref-type&gt;&lt;contributors&gt;&lt;authors&gt;&lt;author&gt;Saura, M. &lt;/author&gt;&lt;author&gt;Villanueva, B. &lt;/author&gt;&lt;author&gt;Fernández, J.&lt;/author&gt;&lt;author&gt;Toro, M.A.&lt;/author&gt;&lt;/authors&gt;&lt;/contributors&gt;&lt;titles&gt;&lt;title&gt;Effect of assortative mating on genetic gain and inbreeding in aquaculture selective breeding programs&lt;/title&gt;&lt;secondary-title&gt;Aquaculture&lt;/secondary-title&gt;&lt;/titles&gt;&lt;periodical&gt;&lt;full-title&gt;Aquaculture&lt;/full-title&gt;&lt;abbr-1&gt;Aquaculture&lt;/abbr-1&gt;&lt;abbr-2&gt;Aquaculture&lt;/abbr-2&gt;&lt;/periodical&gt;&lt;pages&gt;30-37&lt;/pages&gt;&lt;volume&gt;472&lt;/volume&gt;&lt;keywords&gt;&lt;keyword&gt;Assortative mating&lt;/keyword&gt;&lt;keyword&gt;Aquaculture&lt;/keyword&gt;&lt;keyword&gt;Between-family variance&lt;/keyword&gt;&lt;keyword&gt;Common environmental effect&lt;/keyword&gt;&lt;keyword&gt;Genetic gain&lt;/keyword&gt;&lt;keyword&gt;Inbreeding&lt;/keyword&gt;&lt;/keywords&gt;&lt;dates&gt;&lt;year&gt;2017&lt;/year&gt;&lt;/dates&gt;&lt;urls&gt;&lt;/urls&gt;&lt;electronic-resource-num&gt;10.1016/j.aquaculture.2016.05.013&lt;/electronic-resource-num&gt;&lt;/record&gt;&lt;/Cite&gt;&lt;/EndNote&gt;</w:instrText>
      </w:r>
      <w:r w:rsidRPr="009F0CA1">
        <w:fldChar w:fldCharType="separate"/>
      </w:r>
      <w:r w:rsidRPr="009F0CA1">
        <w:rPr>
          <w:noProof/>
        </w:rPr>
        <w:t>(Saura et al., 2017)</w:t>
      </w:r>
      <w:r w:rsidRPr="009F0CA1">
        <w:fldChar w:fldCharType="end"/>
      </w:r>
      <w:r w:rsidR="002E7C0C">
        <w:t>,</w:t>
      </w:r>
      <w:r>
        <w:t xml:space="preserve"> </w:t>
      </w:r>
      <w:r w:rsidR="002E7C0C">
        <w:t>by maximising</w:t>
      </w:r>
      <w:r w:rsidRPr="0036438C">
        <w:t xml:space="preserve"> </w:t>
      </w:r>
      <w:r w:rsidRPr="004C583D">
        <w:t xml:space="preserve">the </w:t>
      </w:r>
      <w:r>
        <w:t>standard deviation of</w:t>
      </w:r>
      <w:r w:rsidRPr="004C583D">
        <w:t xml:space="preserve"> </w:t>
      </w:r>
      <w:r>
        <w:t>the parental mean EBVs of mating pairs</w:t>
      </w:r>
      <w:r w:rsidRPr="009F0CA1">
        <w:t>.</w:t>
      </w:r>
    </w:p>
    <w:p w14:paraId="65102B58" w14:textId="4E0BFFC8" w:rsidR="003E69A7" w:rsidRDefault="00CD10C9" w:rsidP="003E69A7">
      <w:r>
        <w:t>Inputs, outputs and examples of use for the</w:t>
      </w:r>
      <w:r w:rsidR="003E69A7" w:rsidRPr="005B5925">
        <w:t xml:space="preserve"> </w:t>
      </w:r>
      <w:proofErr w:type="spellStart"/>
      <w:r w:rsidR="003E69A7" w:rsidRPr="005B5925">
        <w:rPr>
          <w:i/>
        </w:rPr>
        <w:t>allocate.mate.ped</w:t>
      </w:r>
      <w:proofErr w:type="spellEnd"/>
      <w:r w:rsidR="003E69A7" w:rsidRPr="005B5925">
        <w:t xml:space="preserve"> and </w:t>
      </w:r>
      <w:proofErr w:type="spellStart"/>
      <w:r w:rsidR="003E69A7" w:rsidRPr="005B5925">
        <w:rPr>
          <w:i/>
        </w:rPr>
        <w:t>allocate.mate.H</w:t>
      </w:r>
      <w:proofErr w:type="spellEnd"/>
      <w:r w:rsidR="003E69A7" w:rsidRPr="005B5925">
        <w:t xml:space="preserve"> </w:t>
      </w:r>
      <w:r w:rsidR="003E69A7" w:rsidRPr="004C583D">
        <w:t>functions</w:t>
      </w:r>
      <w:r w:rsidR="003E69A7">
        <w:rPr>
          <w:b/>
        </w:rPr>
        <w:t xml:space="preserve"> </w:t>
      </w:r>
      <w:r w:rsidR="003E69A7" w:rsidRPr="005B5925">
        <w:t xml:space="preserve">are detailed in </w:t>
      </w:r>
      <w:r w:rsidR="003E69A7">
        <w:t>Annex</w:t>
      </w:r>
      <w:r w:rsidR="003E69A7" w:rsidRPr="005B5925">
        <w:t xml:space="preserve"> 1 and </w:t>
      </w:r>
      <w:r w:rsidR="003E69A7">
        <w:t>Annex</w:t>
      </w:r>
      <w:r w:rsidR="003E69A7" w:rsidRPr="005B5925">
        <w:t xml:space="preserve"> 2.  </w:t>
      </w:r>
    </w:p>
    <w:p w14:paraId="3D607233" w14:textId="77777777" w:rsidR="00376F95" w:rsidRDefault="00376F95" w:rsidP="003E69A7"/>
    <w:p w14:paraId="7D694211" w14:textId="192EEAA7" w:rsidR="00B920E5" w:rsidRDefault="00B920E5" w:rsidP="00B920E5">
      <w:pPr>
        <w:pStyle w:val="Heading1"/>
      </w:pPr>
      <w:r>
        <w:t>3. Application in tilapia</w:t>
      </w:r>
    </w:p>
    <w:p w14:paraId="03C7A9D8" w14:textId="65C8C9AA" w:rsidR="001138A3" w:rsidRDefault="00B920E5" w:rsidP="003E69A7">
      <w:pPr>
        <w:rPr>
          <w:lang w:val="en-US"/>
        </w:rPr>
      </w:pPr>
      <w:r>
        <w:rPr>
          <w:lang w:val="en-US"/>
        </w:rPr>
        <w:t xml:space="preserve">To ensure </w:t>
      </w:r>
      <w:r w:rsidR="003B26D0">
        <w:rPr>
          <w:lang w:val="en-US"/>
        </w:rPr>
        <w:t>tilapia s</w:t>
      </w:r>
      <w:r w:rsidR="006A4DB3">
        <w:rPr>
          <w:lang w:val="en-US"/>
        </w:rPr>
        <w:t>uccessfully spawn</w:t>
      </w:r>
      <w:r w:rsidR="003B26D0">
        <w:rPr>
          <w:lang w:val="en-US"/>
        </w:rPr>
        <w:t xml:space="preserve"> in a timely fashion</w:t>
      </w:r>
      <w:r w:rsidR="006A4DB3">
        <w:rPr>
          <w:lang w:val="en-US"/>
        </w:rPr>
        <w:t>,</w:t>
      </w:r>
      <w:r w:rsidR="003B26D0">
        <w:rPr>
          <w:lang w:val="en-US"/>
        </w:rPr>
        <w:t xml:space="preserve"> it is common practice to place multiple females</w:t>
      </w:r>
      <w:r w:rsidR="001138A3">
        <w:rPr>
          <w:lang w:val="en-US"/>
        </w:rPr>
        <w:t xml:space="preserve"> </w:t>
      </w:r>
      <w:r w:rsidR="003B26D0">
        <w:rPr>
          <w:lang w:val="en-US"/>
        </w:rPr>
        <w:t xml:space="preserve">with one </w:t>
      </w:r>
      <w:r w:rsidR="00047A8A">
        <w:rPr>
          <w:lang w:val="en-US"/>
        </w:rPr>
        <w:t>male</w:t>
      </w:r>
      <w:r w:rsidR="003B26D0">
        <w:rPr>
          <w:lang w:val="en-US"/>
        </w:rPr>
        <w:t xml:space="preserve"> in a mating </w:t>
      </w:r>
      <w:r w:rsidR="003B3769">
        <w:rPr>
          <w:lang w:val="en-US"/>
        </w:rPr>
        <w:t xml:space="preserve">hapa/tank </w:t>
      </w:r>
      <w:r w:rsidR="003B26D0">
        <w:rPr>
          <w:lang w:val="en-US"/>
        </w:rPr>
        <w:fldChar w:fldCharType="begin"/>
      </w:r>
      <w:r w:rsidR="00854273">
        <w:rPr>
          <w:lang w:val="en-US"/>
        </w:rPr>
        <w:instrText xml:space="preserve"> ADDIN EN.CITE &lt;EndNote&gt;&lt;Cite&gt;&lt;Author&gt;Trong&lt;/Author&gt;&lt;Year&gt;2013&lt;/Year&gt;&lt;RecNum&gt;6258&lt;/RecNum&gt;&lt;DisplayText&gt;(Trong, 2013)&lt;/DisplayText&gt;&lt;record&gt;&lt;rec-number&gt;6258&lt;/rec-number&gt;&lt;foreign-keys&gt;&lt;key app="EN" db-id="zd9rffffgf0ts3es0wcvpxaq0ppaa2ffa2xe" timestamp="1618983894"&gt;6258&lt;/key&gt;&lt;/foreign-keys&gt;&lt;ref-type name="Book"&gt;6&lt;/ref-type&gt;&lt;contributors&gt;&lt;authors&gt;&lt;author&gt;Trong, TQ&lt;/author&gt;&lt;/authors&gt;&lt;/contributors&gt;&lt;titles&gt;&lt;title&gt;&lt;style face="normal" font="default" size="100%"&gt;Optimisation of selective breeding program for Nile tilapia (&lt;/style&gt;&lt;style face="italic" font="default" size="100%"&gt;Oreochromis niloticus&lt;/style&gt;&lt;style face="normal" font="default" size="100%"&gt;)&lt;/style&gt;&lt;/title&gt;&lt;/titles&gt;&lt;dates&gt;&lt;year&gt;2013&lt;/year&gt;&lt;/dates&gt;&lt;isbn&gt;9461735448&lt;/isbn&gt;&lt;urls&gt;&lt;/urls&gt;&lt;/record&gt;&lt;/Cite&gt;&lt;/EndNote&gt;</w:instrText>
      </w:r>
      <w:r w:rsidR="003B26D0">
        <w:rPr>
          <w:lang w:val="en-US"/>
        </w:rPr>
        <w:fldChar w:fldCharType="separate"/>
      </w:r>
      <w:r w:rsidR="003B26D0">
        <w:rPr>
          <w:noProof/>
          <w:lang w:val="en-US"/>
        </w:rPr>
        <w:t>(Trong, 2013)</w:t>
      </w:r>
      <w:r w:rsidR="003B26D0">
        <w:rPr>
          <w:lang w:val="en-US"/>
        </w:rPr>
        <w:fldChar w:fldCharType="end"/>
      </w:r>
      <w:r w:rsidR="00047A8A">
        <w:rPr>
          <w:lang w:val="en-US"/>
        </w:rPr>
        <w:t xml:space="preserve">.  </w:t>
      </w:r>
      <w:r w:rsidR="00C61041">
        <w:rPr>
          <w:lang w:val="en-US"/>
        </w:rPr>
        <w:t>To use</w:t>
      </w:r>
      <w:r w:rsidR="006A4DB3">
        <w:rPr>
          <w:lang w:val="en-US"/>
        </w:rPr>
        <w:t xml:space="preserve"> </w:t>
      </w:r>
      <w:proofErr w:type="spellStart"/>
      <w:r w:rsidR="006A4DB3">
        <w:rPr>
          <w:lang w:val="en-US"/>
        </w:rPr>
        <w:t>AllocateMate</w:t>
      </w:r>
      <w:proofErr w:type="spellEnd"/>
      <w:r w:rsidR="006A4DB3">
        <w:rPr>
          <w:lang w:val="en-US"/>
        </w:rPr>
        <w:t xml:space="preserve"> </w:t>
      </w:r>
      <w:r w:rsidR="00C61041">
        <w:rPr>
          <w:lang w:val="en-US"/>
        </w:rPr>
        <w:t>in</w:t>
      </w:r>
      <w:r w:rsidR="006A4DB3">
        <w:rPr>
          <w:lang w:val="en-US"/>
        </w:rPr>
        <w:t xml:space="preserve"> this circum</w:t>
      </w:r>
      <w:r w:rsidR="00573AC7">
        <w:rPr>
          <w:lang w:val="en-US"/>
        </w:rPr>
        <w:t xml:space="preserve">stance, the following </w:t>
      </w:r>
      <w:r w:rsidR="003A0F64">
        <w:rPr>
          <w:lang w:val="en-US"/>
        </w:rPr>
        <w:t xml:space="preserve">guidelines </w:t>
      </w:r>
      <w:r w:rsidR="003B3769">
        <w:rPr>
          <w:lang w:val="en-US"/>
        </w:rPr>
        <w:t>can be adopted</w:t>
      </w:r>
      <w:r w:rsidR="00573AC7">
        <w:rPr>
          <w:lang w:val="en-US"/>
        </w:rPr>
        <w:t>.</w:t>
      </w:r>
    </w:p>
    <w:p w14:paraId="27BFE809" w14:textId="77777777" w:rsidR="00C61041" w:rsidRPr="001138A3" w:rsidRDefault="00C61041" w:rsidP="00C61041">
      <w:pPr>
        <w:pStyle w:val="ListParagraph"/>
        <w:ind w:left="720"/>
      </w:pPr>
    </w:p>
    <w:p w14:paraId="08357B56" w14:textId="29FA4F53" w:rsidR="00C61041" w:rsidRDefault="00C61041" w:rsidP="00C61041">
      <w:pPr>
        <w:rPr>
          <w:lang w:val="en-US"/>
        </w:rPr>
      </w:pPr>
      <w:r w:rsidRPr="00573AC7">
        <w:rPr>
          <w:lang w:val="en-US"/>
        </w:rPr>
        <w:t xml:space="preserve">If females in each mating </w:t>
      </w:r>
      <w:r w:rsidR="003B3769">
        <w:rPr>
          <w:lang w:val="en-US"/>
        </w:rPr>
        <w:t>hapa/tank</w:t>
      </w:r>
      <w:r w:rsidRPr="00573AC7">
        <w:rPr>
          <w:lang w:val="en-US"/>
        </w:rPr>
        <w:t xml:space="preserve"> are</w:t>
      </w:r>
      <w:r>
        <w:rPr>
          <w:lang w:val="en-US"/>
        </w:rPr>
        <w:t xml:space="preserve"> to be</w:t>
      </w:r>
      <w:r w:rsidRPr="00573AC7">
        <w:rPr>
          <w:lang w:val="en-US"/>
        </w:rPr>
        <w:t xml:space="preserve"> from a single full-sibling family</w:t>
      </w:r>
      <w:r>
        <w:rPr>
          <w:lang w:val="en-US"/>
        </w:rPr>
        <w:t>:</w:t>
      </w:r>
    </w:p>
    <w:p w14:paraId="06C95276" w14:textId="1CBCF31B" w:rsidR="00C61041" w:rsidRDefault="00C61041" w:rsidP="00C61041">
      <w:pPr>
        <w:pStyle w:val="ListParagraph"/>
        <w:numPr>
          <w:ilvl w:val="0"/>
          <w:numId w:val="29"/>
        </w:numPr>
      </w:pPr>
      <w:r w:rsidRPr="00573AC7">
        <w:rPr>
          <w:lang w:val="en-US"/>
        </w:rPr>
        <w:t xml:space="preserve">the </w:t>
      </w:r>
      <w:proofErr w:type="spellStart"/>
      <w:r w:rsidRPr="00573AC7">
        <w:rPr>
          <w:i/>
        </w:rPr>
        <w:t>allocate.mate.ped</w:t>
      </w:r>
      <w:proofErr w:type="spellEnd"/>
      <w:r w:rsidRPr="00573AC7">
        <w:rPr>
          <w:i/>
        </w:rPr>
        <w:t xml:space="preserve"> </w:t>
      </w:r>
      <w:r>
        <w:t xml:space="preserve">function should be used (Annex 1); </w:t>
      </w:r>
    </w:p>
    <w:p w14:paraId="20AC66C2" w14:textId="675881D8" w:rsidR="00573AC7" w:rsidRPr="00C61041" w:rsidRDefault="00C61041" w:rsidP="003A0F64">
      <w:pPr>
        <w:pStyle w:val="ListParagraph"/>
        <w:numPr>
          <w:ilvl w:val="0"/>
          <w:numId w:val="29"/>
        </w:numPr>
        <w:rPr>
          <w:lang w:val="en-US"/>
        </w:rPr>
      </w:pPr>
      <w:r>
        <w:rPr>
          <w:lang w:val="en-US"/>
        </w:rPr>
        <w:t xml:space="preserve">female </w:t>
      </w:r>
      <w:r w:rsidRPr="00C61041">
        <w:rPr>
          <w:lang w:val="en-US"/>
        </w:rPr>
        <w:t>parental identifiers (i.e. ID’s present in the ‘parents’ data frame</w:t>
      </w:r>
      <w:r>
        <w:rPr>
          <w:lang w:val="en-US"/>
        </w:rPr>
        <w:t xml:space="preserve">; </w:t>
      </w:r>
      <w:r>
        <w:t>Annex 1</w:t>
      </w:r>
      <w:r w:rsidRPr="00C61041">
        <w:rPr>
          <w:lang w:val="en-US"/>
        </w:rPr>
        <w:t xml:space="preserve">) should be modified </w:t>
      </w:r>
      <w:r w:rsidR="00D10590">
        <w:rPr>
          <w:lang w:val="en-US"/>
        </w:rPr>
        <w:t xml:space="preserve">so that there is only </w:t>
      </w:r>
      <w:r w:rsidR="003A0F64">
        <w:rPr>
          <w:lang w:val="en-US"/>
        </w:rPr>
        <w:t xml:space="preserve">one </w:t>
      </w:r>
      <w:r w:rsidR="00D10590">
        <w:rPr>
          <w:lang w:val="en-US"/>
        </w:rPr>
        <w:t xml:space="preserve">female </w:t>
      </w:r>
      <w:r w:rsidR="00D10590" w:rsidRPr="00C61041">
        <w:rPr>
          <w:lang w:val="en-US"/>
        </w:rPr>
        <w:t xml:space="preserve">parental </w:t>
      </w:r>
      <w:r w:rsidR="00D10590">
        <w:rPr>
          <w:lang w:val="en-US"/>
        </w:rPr>
        <w:t xml:space="preserve">ID </w:t>
      </w:r>
      <w:r w:rsidR="003A0F64">
        <w:rPr>
          <w:lang w:val="en-US"/>
        </w:rPr>
        <w:t xml:space="preserve">per mating </w:t>
      </w:r>
      <w:r w:rsidR="003B3769">
        <w:rPr>
          <w:lang w:val="en-US"/>
        </w:rPr>
        <w:t>hapa/tank</w:t>
      </w:r>
      <w:r w:rsidR="003A0F64">
        <w:rPr>
          <w:lang w:val="en-US"/>
        </w:rPr>
        <w:t xml:space="preserve">, each </w:t>
      </w:r>
      <w:r w:rsidR="00D10590">
        <w:rPr>
          <w:lang w:val="en-US"/>
        </w:rPr>
        <w:t>representing multipl</w:t>
      </w:r>
      <w:r w:rsidR="003A0F64">
        <w:rPr>
          <w:lang w:val="en-US"/>
        </w:rPr>
        <w:t>e females from the same family</w:t>
      </w:r>
      <w:r>
        <w:rPr>
          <w:lang w:val="en-US"/>
        </w:rPr>
        <w:t>; and</w:t>
      </w:r>
    </w:p>
    <w:p w14:paraId="3C02EC58" w14:textId="57A9FFE8" w:rsidR="00C61041" w:rsidRPr="00573AC7" w:rsidRDefault="00C61041" w:rsidP="00C61041">
      <w:pPr>
        <w:pStyle w:val="ListParagraph"/>
        <w:numPr>
          <w:ilvl w:val="0"/>
          <w:numId w:val="29"/>
        </w:numPr>
      </w:pPr>
      <w:r w:rsidRPr="00573AC7">
        <w:rPr>
          <w:lang w:val="en-US"/>
        </w:rPr>
        <w:t>N_AS_PARENT</w:t>
      </w:r>
      <w:r w:rsidR="003A0F64">
        <w:rPr>
          <w:lang w:val="en-US"/>
        </w:rPr>
        <w:t xml:space="preserve"> </w:t>
      </w:r>
      <w:r w:rsidR="003A0F64" w:rsidRPr="00573AC7">
        <w:rPr>
          <w:lang w:val="en-US"/>
        </w:rPr>
        <w:t>in the ‘parents’ data frame</w:t>
      </w:r>
      <w:r w:rsidRPr="00573AC7">
        <w:rPr>
          <w:lang w:val="en-US"/>
        </w:rPr>
        <w:t xml:space="preserve"> </w:t>
      </w:r>
      <w:r>
        <w:rPr>
          <w:lang w:val="en-US"/>
        </w:rPr>
        <w:t>(</w:t>
      </w:r>
      <w:r>
        <w:t xml:space="preserve">Annex 1) </w:t>
      </w:r>
      <w:r w:rsidRPr="00573AC7">
        <w:rPr>
          <w:lang w:val="en-US"/>
        </w:rPr>
        <w:t>should be specified a</w:t>
      </w:r>
      <w:r>
        <w:rPr>
          <w:lang w:val="en-US"/>
        </w:rPr>
        <w:t xml:space="preserve">s </w:t>
      </w:r>
      <w:r w:rsidRPr="00573AC7">
        <w:rPr>
          <w:lang w:val="en-US"/>
        </w:rPr>
        <w:t>1</w:t>
      </w:r>
      <w:r>
        <w:rPr>
          <w:lang w:val="en-US"/>
        </w:rPr>
        <w:t>.</w:t>
      </w:r>
    </w:p>
    <w:p w14:paraId="3A43BD71" w14:textId="77777777" w:rsidR="00C61041" w:rsidRPr="00C61041" w:rsidRDefault="00C61041" w:rsidP="00C61041">
      <w:pPr>
        <w:pStyle w:val="ListParagraph"/>
        <w:ind w:left="720"/>
        <w:rPr>
          <w:lang w:val="en-US"/>
        </w:rPr>
      </w:pPr>
    </w:p>
    <w:p w14:paraId="1FDFAA4C" w14:textId="6C9034DD" w:rsidR="00573AC7" w:rsidRPr="00573AC7" w:rsidRDefault="00047A8A" w:rsidP="00573AC7">
      <w:r w:rsidRPr="00573AC7">
        <w:rPr>
          <w:lang w:val="en-US"/>
        </w:rPr>
        <w:t>I</w:t>
      </w:r>
      <w:r w:rsidR="003B26D0" w:rsidRPr="00573AC7">
        <w:rPr>
          <w:lang w:val="en-US"/>
        </w:rPr>
        <w:t xml:space="preserve">f females </w:t>
      </w:r>
      <w:r w:rsidR="006A4DB3" w:rsidRPr="00573AC7">
        <w:rPr>
          <w:lang w:val="en-US"/>
        </w:rPr>
        <w:t xml:space="preserve">in each mating </w:t>
      </w:r>
      <w:r w:rsidR="003B3769">
        <w:rPr>
          <w:lang w:val="en-US"/>
        </w:rPr>
        <w:t>hapa/tank</w:t>
      </w:r>
      <w:r w:rsidR="006A4DB3" w:rsidRPr="00573AC7">
        <w:rPr>
          <w:lang w:val="en-US"/>
        </w:rPr>
        <w:t xml:space="preserve"> </w:t>
      </w:r>
      <w:r w:rsidR="003B26D0" w:rsidRPr="00573AC7">
        <w:rPr>
          <w:lang w:val="en-US"/>
        </w:rPr>
        <w:t xml:space="preserve">are </w:t>
      </w:r>
      <w:r w:rsidR="00C61041">
        <w:rPr>
          <w:lang w:val="en-US"/>
        </w:rPr>
        <w:t xml:space="preserve">to be </w:t>
      </w:r>
      <w:r w:rsidR="003B26D0" w:rsidRPr="00573AC7">
        <w:rPr>
          <w:lang w:val="en-US"/>
        </w:rPr>
        <w:t>from multiple families</w:t>
      </w:r>
      <w:r w:rsidR="00573AC7">
        <w:rPr>
          <w:lang w:val="en-US"/>
        </w:rPr>
        <w:t xml:space="preserve"> and </w:t>
      </w:r>
      <w:r w:rsidR="00BB0B5C" w:rsidRPr="004C583D">
        <w:t xml:space="preserve">the average </w:t>
      </w:r>
      <w:r w:rsidR="00BB0B5C">
        <w:t xml:space="preserve">Wright’s </w:t>
      </w:r>
      <w:r w:rsidR="00BB0B5C" w:rsidRPr="009F0CA1">
        <w:t xml:space="preserve">inbreeding coefficient </w:t>
      </w:r>
      <w:r w:rsidR="00BB0B5C">
        <w:t xml:space="preserve">is to be minimised (i.e. </w:t>
      </w:r>
      <w:r w:rsidR="00573AC7">
        <w:rPr>
          <w:lang w:val="en-US"/>
        </w:rPr>
        <w:t xml:space="preserve">method = </w:t>
      </w:r>
      <w:r w:rsidR="00BB0B5C" w:rsidRPr="00BB0B5C">
        <w:rPr>
          <w:lang w:val="en-US"/>
        </w:rPr>
        <w:t>"</w:t>
      </w:r>
      <w:proofErr w:type="spellStart"/>
      <w:r w:rsidR="00573AC7">
        <w:rPr>
          <w:lang w:val="en-US"/>
        </w:rPr>
        <w:t>min_F</w:t>
      </w:r>
      <w:proofErr w:type="spellEnd"/>
      <w:r w:rsidR="00BB0B5C" w:rsidRPr="00BB0B5C">
        <w:rPr>
          <w:lang w:val="en-US"/>
        </w:rPr>
        <w:t>"</w:t>
      </w:r>
      <w:r w:rsidR="00BB0B5C">
        <w:rPr>
          <w:lang w:val="en-US"/>
        </w:rPr>
        <w:t xml:space="preserve">; </w:t>
      </w:r>
      <w:r w:rsidR="00A47652">
        <w:rPr>
          <w:lang w:val="en-US"/>
        </w:rPr>
        <w:t>Annex </w:t>
      </w:r>
      <w:r w:rsidR="00A47652" w:rsidRPr="00573AC7">
        <w:rPr>
          <w:lang w:val="en-US"/>
        </w:rPr>
        <w:t xml:space="preserve">1 and </w:t>
      </w:r>
      <w:r w:rsidR="00A47652">
        <w:rPr>
          <w:lang w:val="en-US"/>
        </w:rPr>
        <w:t>Annex </w:t>
      </w:r>
      <w:r w:rsidR="00A47652" w:rsidRPr="00573AC7">
        <w:rPr>
          <w:lang w:val="en-US"/>
        </w:rPr>
        <w:t>2)</w:t>
      </w:r>
      <w:r w:rsidR="00573AC7" w:rsidRPr="00573AC7">
        <w:rPr>
          <w:lang w:val="en-US"/>
        </w:rPr>
        <w:t>:</w:t>
      </w:r>
      <w:r w:rsidRPr="00573AC7">
        <w:rPr>
          <w:lang w:val="en-US"/>
        </w:rPr>
        <w:t xml:space="preserve"> </w:t>
      </w:r>
    </w:p>
    <w:p w14:paraId="01111D81" w14:textId="4E4B3CB3" w:rsidR="00573AC7" w:rsidRPr="00573AC7" w:rsidRDefault="00573AC7" w:rsidP="00573AC7">
      <w:pPr>
        <w:pStyle w:val="ListParagraph"/>
        <w:numPr>
          <w:ilvl w:val="0"/>
          <w:numId w:val="28"/>
        </w:numPr>
      </w:pPr>
      <w:r w:rsidRPr="00573AC7">
        <w:rPr>
          <w:lang w:val="en-US"/>
        </w:rPr>
        <w:t>for males</w:t>
      </w:r>
      <w:r>
        <w:rPr>
          <w:lang w:val="en-US"/>
        </w:rPr>
        <w:t>,</w:t>
      </w:r>
      <w:r w:rsidRPr="00573AC7">
        <w:rPr>
          <w:lang w:val="en-US"/>
        </w:rPr>
        <w:t xml:space="preserve"> </w:t>
      </w:r>
      <w:r w:rsidR="00047A8A" w:rsidRPr="00573AC7">
        <w:rPr>
          <w:lang w:val="en-US"/>
        </w:rPr>
        <w:t xml:space="preserve">N_AS_PARENT should be specified as the number of females to be placed in the </w:t>
      </w:r>
      <w:r w:rsidR="003B3769">
        <w:rPr>
          <w:lang w:val="en-US"/>
        </w:rPr>
        <w:t>hapa/tank</w:t>
      </w:r>
      <w:r w:rsidR="00047A8A" w:rsidRPr="00573AC7">
        <w:rPr>
          <w:lang w:val="en-US"/>
        </w:rPr>
        <w:t xml:space="preserve"> with </w:t>
      </w:r>
      <w:r w:rsidR="00323409">
        <w:rPr>
          <w:lang w:val="en-US"/>
        </w:rPr>
        <w:t>the</w:t>
      </w:r>
      <w:r w:rsidR="00047A8A" w:rsidRPr="00573AC7">
        <w:rPr>
          <w:lang w:val="en-US"/>
        </w:rPr>
        <w:t xml:space="preserve"> male</w:t>
      </w:r>
      <w:r>
        <w:rPr>
          <w:lang w:val="en-US"/>
        </w:rPr>
        <w:t>;</w:t>
      </w:r>
      <w:r w:rsidR="006A4DB3" w:rsidRPr="00573AC7">
        <w:rPr>
          <w:lang w:val="en-US"/>
        </w:rPr>
        <w:t xml:space="preserve"> </w:t>
      </w:r>
    </w:p>
    <w:p w14:paraId="4FCC4E8D" w14:textId="31F2B11C" w:rsidR="00573AC7" w:rsidRPr="00573AC7" w:rsidRDefault="00573AC7" w:rsidP="00573AC7">
      <w:pPr>
        <w:pStyle w:val="ListParagraph"/>
        <w:numPr>
          <w:ilvl w:val="0"/>
          <w:numId w:val="28"/>
        </w:numPr>
      </w:pPr>
      <w:proofErr w:type="gramStart"/>
      <w:r w:rsidRPr="00573AC7">
        <w:rPr>
          <w:lang w:val="en-US"/>
        </w:rPr>
        <w:t>for</w:t>
      </w:r>
      <w:proofErr w:type="gramEnd"/>
      <w:r w:rsidRPr="00573AC7">
        <w:rPr>
          <w:lang w:val="en-US"/>
        </w:rPr>
        <w:t xml:space="preserve"> females</w:t>
      </w:r>
      <w:r>
        <w:rPr>
          <w:lang w:val="en-US"/>
        </w:rPr>
        <w:t>,</w:t>
      </w:r>
      <w:r w:rsidRPr="00573AC7">
        <w:rPr>
          <w:lang w:val="en-US"/>
        </w:rPr>
        <w:t xml:space="preserve"> </w:t>
      </w:r>
      <w:r w:rsidR="006A4DB3" w:rsidRPr="00573AC7">
        <w:rPr>
          <w:lang w:val="en-US"/>
        </w:rPr>
        <w:t>N_AS_PARENT should be specified a</w:t>
      </w:r>
      <w:r w:rsidR="00A47652">
        <w:rPr>
          <w:lang w:val="en-US"/>
        </w:rPr>
        <w:t xml:space="preserve">s </w:t>
      </w:r>
      <w:r w:rsidR="006A4DB3" w:rsidRPr="00573AC7">
        <w:rPr>
          <w:lang w:val="en-US"/>
        </w:rPr>
        <w:t>1</w:t>
      </w:r>
      <w:r w:rsidR="008530D9">
        <w:rPr>
          <w:lang w:val="en-US"/>
        </w:rPr>
        <w:t>.</w:t>
      </w:r>
    </w:p>
    <w:p w14:paraId="0CCC133D" w14:textId="58E0F547" w:rsidR="00C61041" w:rsidRDefault="00C61041">
      <w:pPr>
        <w:spacing w:line="240" w:lineRule="auto"/>
        <w:rPr>
          <w:lang w:val="en-US"/>
        </w:rPr>
      </w:pPr>
      <w:r>
        <w:rPr>
          <w:lang w:val="en-US"/>
        </w:rPr>
        <w:br w:type="page"/>
      </w:r>
    </w:p>
    <w:p w14:paraId="38CA746F" w14:textId="184A0309" w:rsidR="00573AC7" w:rsidRPr="00573AC7" w:rsidRDefault="00573AC7" w:rsidP="00573AC7">
      <w:r w:rsidRPr="00573AC7">
        <w:rPr>
          <w:lang w:val="en-US"/>
        </w:rPr>
        <w:lastRenderedPageBreak/>
        <w:t xml:space="preserve">If females in each mating </w:t>
      </w:r>
      <w:r w:rsidR="003B3769">
        <w:rPr>
          <w:lang w:val="en-US"/>
        </w:rPr>
        <w:t>hapa/tank</w:t>
      </w:r>
      <w:r w:rsidRPr="00573AC7">
        <w:rPr>
          <w:lang w:val="en-US"/>
        </w:rPr>
        <w:t xml:space="preserve"> are </w:t>
      </w:r>
      <w:r w:rsidR="00C61041">
        <w:rPr>
          <w:lang w:val="en-US"/>
        </w:rPr>
        <w:t xml:space="preserve">to be </w:t>
      </w:r>
      <w:r w:rsidRPr="00573AC7">
        <w:rPr>
          <w:lang w:val="en-US"/>
        </w:rPr>
        <w:t xml:space="preserve">from multiple families and </w:t>
      </w:r>
      <w:r w:rsidR="00BB0B5C">
        <w:rPr>
          <w:lang w:val="en-US"/>
        </w:rPr>
        <w:t xml:space="preserve">assortative mating </w:t>
      </w:r>
      <w:r w:rsidR="00BB0B5C" w:rsidRPr="009F0CA1">
        <w:t xml:space="preserve">principles </w:t>
      </w:r>
      <w:r w:rsidR="00BB0B5C">
        <w:rPr>
          <w:lang w:val="en-US"/>
        </w:rPr>
        <w:t xml:space="preserve">are to be applied (i.e. </w:t>
      </w:r>
      <w:r>
        <w:rPr>
          <w:lang w:val="en-US"/>
        </w:rPr>
        <w:t xml:space="preserve">method = </w:t>
      </w:r>
      <w:r w:rsidR="00BB0B5C" w:rsidRPr="00BB0B5C">
        <w:rPr>
          <w:lang w:val="en-US"/>
        </w:rPr>
        <w:t>"</w:t>
      </w:r>
      <w:r>
        <w:rPr>
          <w:lang w:val="en-US"/>
        </w:rPr>
        <w:t>assortative</w:t>
      </w:r>
      <w:r w:rsidR="00BB0B5C" w:rsidRPr="00BB0B5C">
        <w:rPr>
          <w:lang w:val="en-US"/>
        </w:rPr>
        <w:t>"</w:t>
      </w:r>
      <w:r w:rsidR="00BB0B5C">
        <w:rPr>
          <w:lang w:val="en-US"/>
        </w:rPr>
        <w:t xml:space="preserve">; </w:t>
      </w:r>
      <w:r w:rsidR="00A47652">
        <w:rPr>
          <w:lang w:val="en-US"/>
        </w:rPr>
        <w:t>Annex </w:t>
      </w:r>
      <w:r w:rsidR="00A47652" w:rsidRPr="00573AC7">
        <w:rPr>
          <w:lang w:val="en-US"/>
        </w:rPr>
        <w:t xml:space="preserve">1 and </w:t>
      </w:r>
      <w:r w:rsidR="00A47652">
        <w:rPr>
          <w:lang w:val="en-US"/>
        </w:rPr>
        <w:t>Annex </w:t>
      </w:r>
      <w:r w:rsidR="00A47652" w:rsidRPr="00573AC7">
        <w:rPr>
          <w:lang w:val="en-US"/>
        </w:rPr>
        <w:t>2)</w:t>
      </w:r>
      <w:r w:rsidR="00B55568">
        <w:rPr>
          <w:lang w:val="en-US"/>
        </w:rPr>
        <w:t>, t</w:t>
      </w:r>
      <w:r w:rsidR="0040735D">
        <w:rPr>
          <w:lang w:val="en-US"/>
        </w:rPr>
        <w:t>o ensure</w:t>
      </w:r>
      <w:r w:rsidR="00B55568">
        <w:rPr>
          <w:lang w:val="en-US"/>
        </w:rPr>
        <w:t xml:space="preserve"> that the female parents with the highest EBVs are not placed in the same mating </w:t>
      </w:r>
      <w:r w:rsidR="003B3769">
        <w:rPr>
          <w:lang w:val="en-US"/>
        </w:rPr>
        <w:t>hapa/tank</w:t>
      </w:r>
      <w:r w:rsidR="00A47652" w:rsidRPr="00573AC7">
        <w:rPr>
          <w:lang w:val="en-US"/>
        </w:rPr>
        <w:t xml:space="preserve">: </w:t>
      </w:r>
    </w:p>
    <w:p w14:paraId="62489BED" w14:textId="61FA731E" w:rsidR="00573AC7" w:rsidRDefault="00A47652" w:rsidP="00A47652">
      <w:pPr>
        <w:pStyle w:val="ListParagraph"/>
        <w:numPr>
          <w:ilvl w:val="0"/>
          <w:numId w:val="33"/>
        </w:numPr>
      </w:pPr>
      <w:proofErr w:type="gramStart"/>
      <w:r>
        <w:t>female</w:t>
      </w:r>
      <w:proofErr w:type="gramEnd"/>
      <w:r>
        <w:t xml:space="preserve"> parents should be sorted by </w:t>
      </w:r>
      <w:r w:rsidR="00BB0B5C">
        <w:t>their estimated breeding value (</w:t>
      </w:r>
      <w:r>
        <w:t>EBV</w:t>
      </w:r>
      <w:r w:rsidR="00BB0B5C">
        <w:t xml:space="preserve">; </w:t>
      </w:r>
      <w:r w:rsidR="008530D9">
        <w:rPr>
          <w:lang w:val="en-US"/>
        </w:rPr>
        <w:t>Annex </w:t>
      </w:r>
      <w:r w:rsidR="008530D9" w:rsidRPr="00573AC7">
        <w:rPr>
          <w:lang w:val="en-US"/>
        </w:rPr>
        <w:t xml:space="preserve">1 and </w:t>
      </w:r>
      <w:r w:rsidR="008530D9">
        <w:rPr>
          <w:lang w:val="en-US"/>
        </w:rPr>
        <w:t>Annex </w:t>
      </w:r>
      <w:r w:rsidR="008530D9" w:rsidRPr="00573AC7">
        <w:rPr>
          <w:lang w:val="en-US"/>
        </w:rPr>
        <w:t>2)</w:t>
      </w:r>
      <w:r w:rsidR="008530D9">
        <w:rPr>
          <w:lang w:val="en-US"/>
        </w:rPr>
        <w:t xml:space="preserve"> </w:t>
      </w:r>
      <w:r>
        <w:t>and divided into groups</w:t>
      </w:r>
      <w:r w:rsidR="00283A73">
        <w:t xml:space="preserve"> –</w:t>
      </w:r>
      <w:r>
        <w:t xml:space="preserve"> </w:t>
      </w:r>
      <w:r w:rsidR="00AD70FE">
        <w:t>individuals</w:t>
      </w:r>
      <w:r>
        <w:t xml:space="preserve"> with the highest EBVs </w:t>
      </w:r>
      <w:r w:rsidR="00283A73">
        <w:t xml:space="preserve">should be </w:t>
      </w:r>
      <w:r>
        <w:t>grouped together</w:t>
      </w:r>
      <w:r w:rsidR="00283A73">
        <w:t>,</w:t>
      </w:r>
      <w:r>
        <w:t xml:space="preserve"> etc.  </w:t>
      </w:r>
      <w:r w:rsidR="008530D9">
        <w:t xml:space="preserve">The number of groups should equal the number of females in each mating </w:t>
      </w:r>
      <w:r w:rsidR="003B3769">
        <w:t>hapa/tank</w:t>
      </w:r>
      <w:r w:rsidR="008530D9">
        <w:t xml:space="preserve"> and g</w:t>
      </w:r>
      <w:r>
        <w:t>roups should be of equal size;</w:t>
      </w:r>
    </w:p>
    <w:p w14:paraId="17610F4D" w14:textId="3C6BEE9B" w:rsidR="008530D9" w:rsidRPr="008530D9" w:rsidRDefault="008530D9" w:rsidP="00A47652">
      <w:pPr>
        <w:pStyle w:val="ListParagraph"/>
        <w:numPr>
          <w:ilvl w:val="0"/>
          <w:numId w:val="33"/>
        </w:numPr>
      </w:pPr>
      <w:r w:rsidRPr="00573AC7">
        <w:rPr>
          <w:lang w:val="en-US"/>
        </w:rPr>
        <w:t>N_AS_PARENT should be specified a</w:t>
      </w:r>
      <w:r>
        <w:rPr>
          <w:lang w:val="en-US"/>
        </w:rPr>
        <w:t>s</w:t>
      </w:r>
      <w:r w:rsidRPr="00573AC7">
        <w:rPr>
          <w:lang w:val="en-US"/>
        </w:rPr>
        <w:t xml:space="preserve"> 1</w:t>
      </w:r>
      <w:r>
        <w:rPr>
          <w:lang w:val="en-US"/>
        </w:rPr>
        <w:t>; and</w:t>
      </w:r>
    </w:p>
    <w:p w14:paraId="01F6C8C5" w14:textId="0362BB6F" w:rsidR="003B3769" w:rsidRDefault="00A47652" w:rsidP="00323409">
      <w:pPr>
        <w:pStyle w:val="ListParagraph"/>
        <w:numPr>
          <w:ilvl w:val="0"/>
          <w:numId w:val="33"/>
        </w:numPr>
      </w:pPr>
      <w:proofErr w:type="spellStart"/>
      <w:r w:rsidRPr="00573AC7">
        <w:rPr>
          <w:i/>
        </w:rPr>
        <w:t>allocate.mate.ped</w:t>
      </w:r>
      <w:proofErr w:type="spellEnd"/>
      <w:r>
        <w:t xml:space="preserve"> or </w:t>
      </w:r>
      <w:proofErr w:type="spellStart"/>
      <w:r>
        <w:rPr>
          <w:i/>
        </w:rPr>
        <w:t>allocate.mate.H</w:t>
      </w:r>
      <w:proofErr w:type="spellEnd"/>
      <w:r>
        <w:rPr>
          <w:i/>
        </w:rPr>
        <w:t xml:space="preserve"> </w:t>
      </w:r>
      <w:r>
        <w:t>should be run separately for each group of females</w:t>
      </w:r>
      <w:r w:rsidR="008530D9">
        <w:t xml:space="preserve"> with a common</w:t>
      </w:r>
      <w:r w:rsidR="00C61041">
        <w:t xml:space="preserve"> group of males</w:t>
      </w:r>
      <w:r w:rsidR="003B3769">
        <w:t>; and</w:t>
      </w:r>
      <w:bookmarkStart w:id="83" w:name="_GoBack"/>
      <w:bookmarkEnd w:id="83"/>
    </w:p>
    <w:p w14:paraId="505A04EF" w14:textId="10687C20" w:rsidR="00B920E5" w:rsidRDefault="003B3769" w:rsidP="00323409">
      <w:pPr>
        <w:pStyle w:val="ListParagraph"/>
        <w:numPr>
          <w:ilvl w:val="0"/>
          <w:numId w:val="33"/>
        </w:numPr>
      </w:pPr>
      <w:proofErr w:type="gramStart"/>
      <w:r>
        <w:t>the</w:t>
      </w:r>
      <w:proofErr w:type="gramEnd"/>
      <w:r>
        <w:t xml:space="preserve"> </w:t>
      </w:r>
      <w:r w:rsidR="00BB0B5C">
        <w:t>mating lists from all groups</w:t>
      </w:r>
      <w:r w:rsidR="008530D9">
        <w:t xml:space="preserve"> </w:t>
      </w:r>
      <w:r>
        <w:t xml:space="preserve">should be </w:t>
      </w:r>
      <w:r w:rsidR="008530D9">
        <w:t>combined upon completion.</w:t>
      </w:r>
    </w:p>
    <w:p w14:paraId="43D8A4DE" w14:textId="537B53BE" w:rsidR="003E69A7" w:rsidRPr="005B5925" w:rsidRDefault="003E69A7" w:rsidP="003E69A7"/>
    <w:p w14:paraId="385BC043" w14:textId="2F7B40D5" w:rsidR="003E69A7" w:rsidRPr="0093641C" w:rsidRDefault="003B26D0" w:rsidP="003E69A7">
      <w:pPr>
        <w:pStyle w:val="Heading1"/>
      </w:pPr>
      <w:bookmarkStart w:id="84" w:name="_Toc69215290"/>
      <w:r>
        <w:t xml:space="preserve">4. </w:t>
      </w:r>
      <w:r w:rsidR="003E69A7">
        <w:t xml:space="preserve">Installing </w:t>
      </w:r>
      <w:proofErr w:type="spellStart"/>
      <w:r w:rsidR="003E69A7">
        <w:t>AllocateMate</w:t>
      </w:r>
      <w:bookmarkEnd w:id="84"/>
      <w:proofErr w:type="spellEnd"/>
    </w:p>
    <w:p w14:paraId="32EB9665" w14:textId="77777777" w:rsidR="003E69A7" w:rsidRDefault="003E69A7" w:rsidP="003E69A7">
      <w:pPr>
        <w:rPr>
          <w:b/>
        </w:rPr>
      </w:pPr>
      <w:proofErr w:type="spellStart"/>
      <w:r>
        <w:t>AllocateMate</w:t>
      </w:r>
      <w:proofErr w:type="spellEnd"/>
      <w:r>
        <w:t xml:space="preserve"> Version 1.0 is available at </w:t>
      </w:r>
      <w:hyperlink r:id="rId31" w:history="1">
        <w:r w:rsidRPr="00D87338">
          <w:rPr>
            <w:rStyle w:val="Hyperlink"/>
          </w:rPr>
          <w:t>https://github.com/mghamilton/AllocateMate</w:t>
        </w:r>
      </w:hyperlink>
      <w:r>
        <w:t xml:space="preserve"> </w:t>
      </w:r>
      <w:r w:rsidRPr="000A1AD5">
        <w:t>or for download as a .tar.</w:t>
      </w:r>
      <w:r>
        <w:t xml:space="preserve">gz </w:t>
      </w:r>
      <w:r>
        <w:rPr>
          <w:b/>
        </w:rPr>
        <w:t>‘</w:t>
      </w:r>
      <w:r w:rsidRPr="00570FE1">
        <w:t>source file</w:t>
      </w:r>
      <w:r>
        <w:rPr>
          <w:b/>
        </w:rPr>
        <w:t>’</w:t>
      </w:r>
      <w:r>
        <w:t xml:space="preserve"> (</w:t>
      </w:r>
      <w:r w:rsidRPr="00570FE1">
        <w:rPr>
          <w:highlight w:val="yellow"/>
        </w:rPr>
        <w:t>provide link</w:t>
      </w:r>
      <w:r>
        <w:t>).  To install the package from the .tar.gz source file:</w:t>
      </w:r>
    </w:p>
    <w:p w14:paraId="12F5622F" w14:textId="77777777" w:rsidR="003E69A7" w:rsidRPr="003E69A7" w:rsidRDefault="003E69A7" w:rsidP="003E69A7">
      <w:pPr>
        <w:pStyle w:val="ListParagraph"/>
        <w:numPr>
          <w:ilvl w:val="0"/>
          <w:numId w:val="26"/>
        </w:numPr>
        <w:rPr>
          <w:b/>
        </w:rPr>
      </w:pPr>
      <w:r>
        <w:t xml:space="preserve">use the </w:t>
      </w:r>
      <w:proofErr w:type="spellStart"/>
      <w:r w:rsidRPr="003E69A7">
        <w:rPr>
          <w:i/>
        </w:rPr>
        <w:t>install.packages</w:t>
      </w:r>
      <w:proofErr w:type="spellEnd"/>
      <w:r>
        <w:t xml:space="preserve"> function</w:t>
      </w:r>
      <w:r w:rsidRPr="003E69A7">
        <w:rPr>
          <w:b/>
        </w:rPr>
        <w:t xml:space="preserve"> in R</w:t>
      </w:r>
      <w:r>
        <w:t xml:space="preserve"> – </w:t>
      </w:r>
      <w:proofErr w:type="spellStart"/>
      <w:r w:rsidRPr="00570FE1">
        <w:t>install.packages</w:t>
      </w:r>
      <w:proofErr w:type="spellEnd"/>
      <w:r w:rsidRPr="00570FE1">
        <w:t>(</w:t>
      </w:r>
      <w:r w:rsidRPr="003E69A7">
        <w:rPr>
          <w:i/>
        </w:rPr>
        <w:t>path</w:t>
      </w:r>
      <w:r w:rsidRPr="003E69A7">
        <w:rPr>
          <w:b/>
          <w:i/>
        </w:rPr>
        <w:t>-</w:t>
      </w:r>
      <w:r w:rsidRPr="003E69A7">
        <w:rPr>
          <w:i/>
        </w:rPr>
        <w:t>to</w:t>
      </w:r>
      <w:r w:rsidRPr="003E69A7">
        <w:rPr>
          <w:b/>
          <w:i/>
        </w:rPr>
        <w:t>-</w:t>
      </w:r>
      <w:r w:rsidRPr="003E69A7">
        <w:rPr>
          <w:i/>
        </w:rPr>
        <w:t>source</w:t>
      </w:r>
      <w:r w:rsidRPr="003E69A7">
        <w:rPr>
          <w:b/>
          <w:i/>
        </w:rPr>
        <w:t>-file</w:t>
      </w:r>
      <w:r w:rsidRPr="000B7E62">
        <w:t>, r</w:t>
      </w:r>
      <w:r w:rsidRPr="00570FE1">
        <w:t>epos = NULL, type</w:t>
      </w:r>
      <w:r w:rsidRPr="003E69A7">
        <w:rPr>
          <w:b/>
        </w:rPr>
        <w:t xml:space="preserve"> </w:t>
      </w:r>
      <w:r w:rsidRPr="00570FE1">
        <w:t>=</w:t>
      </w:r>
      <w:r w:rsidRPr="003E69A7">
        <w:rPr>
          <w:b/>
        </w:rPr>
        <w:t xml:space="preserve"> </w:t>
      </w:r>
      <w:r w:rsidRPr="00570FE1">
        <w:t>"source")</w:t>
      </w:r>
      <w:r>
        <w:t>; or</w:t>
      </w:r>
    </w:p>
    <w:p w14:paraId="6AC44F1B" w14:textId="77777777" w:rsidR="003E69A7" w:rsidRDefault="003E69A7" w:rsidP="003E69A7">
      <w:pPr>
        <w:pStyle w:val="ListParagraph"/>
        <w:numPr>
          <w:ilvl w:val="0"/>
          <w:numId w:val="26"/>
        </w:numPr>
      </w:pPr>
      <w:proofErr w:type="gramStart"/>
      <w:r>
        <w:t>within</w:t>
      </w:r>
      <w:proofErr w:type="gramEnd"/>
      <w:r>
        <w:t xml:space="preserve"> R studio, go to </w:t>
      </w:r>
      <w:r w:rsidRPr="00570FE1">
        <w:t>Tools</w:t>
      </w:r>
      <w:r>
        <w:t xml:space="preserve"> -&gt; </w:t>
      </w:r>
      <w:r w:rsidRPr="00570FE1">
        <w:t>Install Packages</w:t>
      </w:r>
      <w:r>
        <w:t xml:space="preserve"> and then </w:t>
      </w:r>
      <w:r w:rsidRPr="0093641C">
        <w:t xml:space="preserve">set </w:t>
      </w:r>
      <w:r>
        <w:t>‘</w:t>
      </w:r>
      <w:r w:rsidRPr="0093641C">
        <w:t>Install From</w:t>
      </w:r>
      <w:r>
        <w:t>’ to</w:t>
      </w:r>
      <w:r w:rsidRPr="0093641C">
        <w:t xml:space="preserve"> </w:t>
      </w:r>
      <w:r>
        <w:t>‘</w:t>
      </w:r>
      <w:r w:rsidRPr="0093641C">
        <w:t>Package Archive File (.zip; .tar.gz)</w:t>
      </w:r>
      <w:r>
        <w:t xml:space="preserve">’ before browsing to </w:t>
      </w:r>
      <w:r w:rsidRPr="00621DF5">
        <w:t>find the downloaded .tar</w:t>
      </w:r>
      <w:r>
        <w:t xml:space="preserve">.gz file. </w:t>
      </w:r>
    </w:p>
    <w:p w14:paraId="633DDF9F" w14:textId="77777777" w:rsidR="003E69A7" w:rsidRDefault="003E69A7" w:rsidP="0004740F">
      <w:pPr>
        <w:pStyle w:val="BodyText"/>
      </w:pPr>
    </w:p>
    <w:p w14:paraId="24CC0F74" w14:textId="77777777" w:rsidR="003E69A7" w:rsidRDefault="003E69A7">
      <w:pPr>
        <w:spacing w:line="240" w:lineRule="auto"/>
        <w:rPr>
          <w:rFonts w:eastAsiaTheme="majorEastAsia" w:cstheme="majorBidi"/>
          <w:b/>
          <w:color w:val="0099CD" w:themeColor="text2"/>
          <w:sz w:val="40"/>
          <w:szCs w:val="32"/>
          <w:lang w:val="en-US"/>
        </w:rPr>
      </w:pPr>
      <w:r>
        <w:br w:type="page"/>
      </w:r>
    </w:p>
    <w:p w14:paraId="4B3D5FE0" w14:textId="5A5C5F97" w:rsidR="0004740F" w:rsidRDefault="0004740F" w:rsidP="006F5120">
      <w:pPr>
        <w:pStyle w:val="Heading1"/>
      </w:pPr>
      <w:bookmarkStart w:id="85" w:name="_Toc69215291"/>
      <w:r>
        <w:lastRenderedPageBreak/>
        <w:t>References</w:t>
      </w:r>
      <w:bookmarkEnd w:id="85"/>
    </w:p>
    <w:p w14:paraId="10D364C0" w14:textId="7868122B" w:rsidR="006478EF" w:rsidRPr="006478EF" w:rsidRDefault="00F0769B" w:rsidP="006478EF">
      <w:pPr>
        <w:pStyle w:val="EndNoteBibliography"/>
        <w:spacing w:after="0"/>
        <w:ind w:left="720" w:hanging="720"/>
      </w:pPr>
      <w:r w:rsidRPr="000A1AD5">
        <w:rPr>
          <w:rFonts w:asciiTheme="minorHAnsi" w:hAnsiTheme="minorHAnsi" w:cstheme="minorHAnsi"/>
          <w:sz w:val="24"/>
          <w:szCs w:val="24"/>
        </w:rPr>
        <w:fldChar w:fldCharType="begin"/>
      </w:r>
      <w:r w:rsidRPr="000A1AD5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0A1AD5">
        <w:rPr>
          <w:rFonts w:asciiTheme="minorHAnsi" w:hAnsiTheme="minorHAnsi" w:cstheme="minorHAnsi"/>
          <w:sz w:val="24"/>
          <w:szCs w:val="24"/>
        </w:rPr>
        <w:fldChar w:fldCharType="separate"/>
      </w:r>
      <w:r w:rsidR="006478EF" w:rsidRPr="006478EF">
        <w:t xml:space="preserve">Berkelaar, M., 2020. Package ‘lpSolve’. Version 5.6.15. CRAN. </w:t>
      </w:r>
      <w:hyperlink r:id="rId32" w:history="1">
        <w:r w:rsidR="006478EF" w:rsidRPr="006478EF">
          <w:rPr>
            <w:rStyle w:val="Hyperlink"/>
          </w:rPr>
          <w:t>https://cran.uib.no/web/packages/lpSolve/lpSolve.pdf</w:t>
        </w:r>
      </w:hyperlink>
      <w:r w:rsidR="006478EF" w:rsidRPr="006478EF">
        <w:t>.</w:t>
      </w:r>
    </w:p>
    <w:p w14:paraId="5D6951A0" w14:textId="2D36DB43" w:rsidR="006478EF" w:rsidRPr="006478EF" w:rsidRDefault="006478EF" w:rsidP="006478EF">
      <w:pPr>
        <w:pStyle w:val="EndNoteBibliography"/>
        <w:spacing w:after="0"/>
        <w:ind w:left="720" w:hanging="720"/>
      </w:pPr>
      <w:r w:rsidRPr="006478EF">
        <w:t>Charo-Karisa, H., Ali, S., Marijani, E., Ibrahim, N.A., Trinh, T.Q., Chadag, M.V., Benzie, J.A., 2020. Genetic parameters for black spot disease (diplopstomiasis) caused by Uvulifer sp. infection in Nile tilapia (</w:t>
      </w:r>
      <w:r w:rsidRPr="006478EF">
        <w:rPr>
          <w:i/>
        </w:rPr>
        <w:t xml:space="preserve">Oreochromis niloticus </w:t>
      </w:r>
      <w:r w:rsidRPr="006478EF">
        <w:t xml:space="preserve">L.). Aquaculture. 532, 736039. </w:t>
      </w:r>
      <w:hyperlink r:id="rId33" w:history="1">
        <w:r w:rsidRPr="006478EF">
          <w:rPr>
            <w:rStyle w:val="Hyperlink"/>
          </w:rPr>
          <w:t>https://doi.org/10.1016/j.aquaculture.2020.736039</w:t>
        </w:r>
      </w:hyperlink>
    </w:p>
    <w:p w14:paraId="54874DCA" w14:textId="5FE06A1A" w:rsidR="006478EF" w:rsidRPr="006478EF" w:rsidRDefault="006478EF" w:rsidP="006478EF">
      <w:pPr>
        <w:pStyle w:val="EndNoteBibliography"/>
        <w:spacing w:after="0"/>
        <w:ind w:left="720" w:hanging="720"/>
      </w:pPr>
      <w:r w:rsidRPr="006478EF">
        <w:t xml:space="preserve">Hamilton, M.G., Mekkawy, W., Benzie, J.A.H., 2019a. Sibship assignment to the founders of a Bangladeshi </w:t>
      </w:r>
      <w:r w:rsidRPr="006478EF">
        <w:rPr>
          <w:i/>
        </w:rPr>
        <w:t>Catla catla</w:t>
      </w:r>
      <w:r w:rsidRPr="006478EF">
        <w:t xml:space="preserve"> breeding population. Genetics Selection Evolution. 51, 17. </w:t>
      </w:r>
      <w:hyperlink r:id="rId34" w:history="1">
        <w:r w:rsidRPr="006478EF">
          <w:rPr>
            <w:rStyle w:val="Hyperlink"/>
          </w:rPr>
          <w:t>https://doi.org/10.1186/s12711-019-0454-x</w:t>
        </w:r>
      </w:hyperlink>
    </w:p>
    <w:p w14:paraId="09928F53" w14:textId="3C40E7D7" w:rsidR="006478EF" w:rsidRPr="006478EF" w:rsidRDefault="006478EF" w:rsidP="006478EF">
      <w:pPr>
        <w:pStyle w:val="EndNoteBibliography"/>
        <w:spacing w:after="0"/>
        <w:ind w:left="720" w:hanging="720"/>
      </w:pPr>
      <w:r w:rsidRPr="006478EF">
        <w:t>Hamilton, M.G., Mekkawy, W., Kilian, A., Benzie, J.A.H., 2019b. Single Nucleotide Polymorphisms (SNPs) reveal sibship among founders of a Bangladeshi rohu (</w:t>
      </w:r>
      <w:r w:rsidRPr="006478EF">
        <w:rPr>
          <w:i/>
        </w:rPr>
        <w:t>Labeo rohita</w:t>
      </w:r>
      <w:r w:rsidRPr="006478EF">
        <w:t xml:space="preserve">) breeding population. Front Genet. 10. </w:t>
      </w:r>
      <w:hyperlink r:id="rId35" w:history="1">
        <w:r w:rsidRPr="006478EF">
          <w:rPr>
            <w:rStyle w:val="Hyperlink"/>
          </w:rPr>
          <w:t>https://doi.org/10.3389/fgene.2019.00597</w:t>
        </w:r>
      </w:hyperlink>
    </w:p>
    <w:p w14:paraId="29A6D4AD" w14:textId="08851C1F" w:rsidR="006478EF" w:rsidRPr="006478EF" w:rsidRDefault="006478EF" w:rsidP="006478EF">
      <w:pPr>
        <w:pStyle w:val="EndNoteBibliography"/>
        <w:spacing w:after="0"/>
        <w:ind w:left="720" w:hanging="720"/>
      </w:pPr>
      <w:r w:rsidRPr="006478EF">
        <w:t>Hamilton, M.G., Mekkawy, W., Barman, B.K., Alam, M.B., Karim, M., Benzie, J.A.H., 2021. Genetic relationships among founders of a silver carp (</w:t>
      </w:r>
      <w:r w:rsidRPr="006478EF">
        <w:rPr>
          <w:i/>
        </w:rPr>
        <w:t>Hypophthalmichthys molitrix</w:t>
      </w:r>
      <w:r w:rsidRPr="006478EF">
        <w:t xml:space="preserve">) genetic improvement program in Bangladesh. Aquaculture, 736715. </w:t>
      </w:r>
      <w:hyperlink r:id="rId36" w:history="1">
        <w:r w:rsidRPr="006478EF">
          <w:rPr>
            <w:rStyle w:val="Hyperlink"/>
          </w:rPr>
          <w:t>https://doi.org/https://doi.org/10.1016/j.aquaculture.2021.736715</w:t>
        </w:r>
      </w:hyperlink>
    </w:p>
    <w:p w14:paraId="25E8C3F9" w14:textId="77777777" w:rsidR="006478EF" w:rsidRPr="006478EF" w:rsidRDefault="006478EF" w:rsidP="006478EF">
      <w:pPr>
        <w:pStyle w:val="EndNoteBibliography"/>
        <w:spacing w:after="0"/>
        <w:ind w:left="720" w:hanging="720"/>
      </w:pPr>
      <w:r w:rsidRPr="006478EF">
        <w:t>Hamzah, A., Ponzoni, R.W., Nguyen, N.H., Khaw, H.L., Yee, H.Y., Mohd Nor, S.A., 2014. Performance of the Genetically Improved Farmed Tilapia (GIFT) strain over ten generations of selection in Malaysia. Pertanika J Trop Agric Sci. 37, 411-429</w:t>
      </w:r>
    </w:p>
    <w:p w14:paraId="0023E218" w14:textId="77777777" w:rsidR="006478EF" w:rsidRPr="006478EF" w:rsidRDefault="006478EF" w:rsidP="006478EF">
      <w:pPr>
        <w:pStyle w:val="EndNoteBibliography"/>
        <w:spacing w:after="0"/>
        <w:ind w:left="720" w:hanging="720"/>
      </w:pPr>
      <w:r w:rsidRPr="006478EF">
        <w:t>R Core Team, 2020. R: A language and environment for statistical computing. R Foundation for Statistical Computing, Vienna, Austria.</w:t>
      </w:r>
    </w:p>
    <w:p w14:paraId="63A97714" w14:textId="1CB7B09A" w:rsidR="006478EF" w:rsidRPr="006478EF" w:rsidRDefault="006478EF" w:rsidP="006478EF">
      <w:pPr>
        <w:pStyle w:val="EndNoteBibliography"/>
        <w:spacing w:after="0"/>
        <w:ind w:left="720" w:hanging="720"/>
      </w:pPr>
      <w:r w:rsidRPr="006478EF">
        <w:t xml:space="preserve">Saura, M., Villanueva, B., Fernández, J., Toro, M.A., 2017. Effect of assortative mating on genetic gain and inbreeding in aquaculture selective breeding programs. Aquaculture. 472, 30-37. </w:t>
      </w:r>
      <w:hyperlink r:id="rId37" w:history="1">
        <w:r w:rsidRPr="006478EF">
          <w:rPr>
            <w:rStyle w:val="Hyperlink"/>
          </w:rPr>
          <w:t>https://doi.org/10.1016/j.aquaculture.2016.05.013</w:t>
        </w:r>
      </w:hyperlink>
    </w:p>
    <w:p w14:paraId="70ACF912" w14:textId="77777777" w:rsidR="006478EF" w:rsidRPr="006478EF" w:rsidRDefault="006478EF" w:rsidP="006478EF">
      <w:pPr>
        <w:pStyle w:val="EndNoteBibliography"/>
        <w:spacing w:after="0"/>
        <w:ind w:left="720" w:hanging="720"/>
      </w:pPr>
      <w:r w:rsidRPr="006478EF">
        <w:t>Trong, T., 2013. Optimisation of selective breeding program for Nile tilapia (</w:t>
      </w:r>
      <w:r w:rsidRPr="006478EF">
        <w:rPr>
          <w:i/>
        </w:rPr>
        <w:t>Oreochromis niloticus</w:t>
      </w:r>
      <w:r w:rsidRPr="006478EF">
        <w:t>).</w:t>
      </w:r>
    </w:p>
    <w:p w14:paraId="36F8F541" w14:textId="77777777" w:rsidR="006478EF" w:rsidRPr="006478EF" w:rsidRDefault="006478EF" w:rsidP="006478EF">
      <w:pPr>
        <w:pStyle w:val="EndNoteBibliography"/>
        <w:ind w:left="720" w:hanging="720"/>
      </w:pPr>
      <w:r w:rsidRPr="006478EF">
        <w:t>Wright, S., 1922. Coefficients of inbreeding and relationship. Am Nat. 56, 330-338</w:t>
      </w:r>
    </w:p>
    <w:p w14:paraId="16023027" w14:textId="36DC280B" w:rsidR="00F0769B" w:rsidRPr="00F0769B" w:rsidRDefault="00F0769B" w:rsidP="00F0769B">
      <w:pPr>
        <w:pStyle w:val="BodyText"/>
        <w:rPr>
          <w:rFonts w:ascii="Calibri" w:eastAsiaTheme="minorHAnsi" w:hAnsi="Calibri" w:cs="Calibri"/>
          <w:noProof/>
          <w:sz w:val="22"/>
          <w:szCs w:val="22"/>
          <w:lang w:val="en-US" w:eastAsia="en-US" w:bidi="ar-SA"/>
        </w:rPr>
      </w:pPr>
      <w:r w:rsidRPr="000A1AD5">
        <w:rPr>
          <w:rFonts w:eastAsiaTheme="minorHAnsi" w:cstheme="minorHAnsi"/>
          <w:noProof/>
          <w:lang w:val="en-US" w:eastAsia="en-US" w:bidi="ar-SA"/>
        </w:rPr>
        <w:fldChar w:fldCharType="end"/>
      </w:r>
    </w:p>
    <w:p w14:paraId="552C94A5" w14:textId="7BC37F93" w:rsidR="0004740F" w:rsidRDefault="0004740F" w:rsidP="00F0769B">
      <w:pPr>
        <w:pStyle w:val="BodyText"/>
      </w:pPr>
      <w:r>
        <w:br w:type="page"/>
      </w:r>
    </w:p>
    <w:p w14:paraId="61500C39" w14:textId="77777777" w:rsidR="002E7B9C" w:rsidRDefault="002E7B9C" w:rsidP="002E7B9C">
      <w:pPr>
        <w:pStyle w:val="BodyText"/>
      </w:pPr>
    </w:p>
    <w:p w14:paraId="4FCE81A4" w14:textId="3C7D01D2" w:rsidR="003E69A7" w:rsidRDefault="00F0769B" w:rsidP="003E69A7">
      <w:pPr>
        <w:pStyle w:val="Heading1"/>
      </w:pPr>
      <w:bookmarkStart w:id="86" w:name="_Toc69215292"/>
      <w:r>
        <w:t>Annex</w:t>
      </w:r>
      <w:r w:rsidR="003E69A7">
        <w:t xml:space="preserve"> 1.  </w:t>
      </w:r>
      <w:proofErr w:type="spellStart"/>
      <w:proofErr w:type="gramStart"/>
      <w:r w:rsidR="003E69A7">
        <w:t>allocate.mate.ped</w:t>
      </w:r>
      <w:proofErr w:type="spellEnd"/>
      <w:proofErr w:type="gramEnd"/>
      <w:r w:rsidR="003E69A7">
        <w:t xml:space="preserve"> function </w:t>
      </w:r>
      <w:r>
        <w:t xml:space="preserve">R </w:t>
      </w:r>
      <w:r w:rsidR="003E69A7">
        <w:t>help</w:t>
      </w:r>
      <w:bookmarkEnd w:id="86"/>
    </w:p>
    <w:p w14:paraId="49CF3FB3" w14:textId="77777777" w:rsidR="00D55D99" w:rsidRDefault="00D55D99" w:rsidP="003E69A7">
      <w:pPr>
        <w:rPr>
          <w:noProof/>
          <w:lang w:val="en-MY" w:eastAsia="en-MY"/>
        </w:rPr>
      </w:pPr>
      <w:r>
        <w:rPr>
          <w:noProof/>
          <w:lang w:val="en-MY" w:eastAsia="en-MY"/>
        </w:rPr>
        <w:drawing>
          <wp:inline distT="0" distB="0" distL="0" distR="0" wp14:anchorId="295D5563" wp14:editId="1CB14181">
            <wp:extent cx="6116320" cy="68199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6819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55D99">
        <w:rPr>
          <w:noProof/>
          <w:lang w:val="en-MY" w:eastAsia="en-MY"/>
        </w:rPr>
        <w:t xml:space="preserve"> </w:t>
      </w:r>
      <w:r>
        <w:rPr>
          <w:noProof/>
          <w:lang w:val="en-MY" w:eastAsia="en-MY"/>
        </w:rPr>
        <w:drawing>
          <wp:inline distT="0" distB="0" distL="0" distR="0" wp14:anchorId="4202F255" wp14:editId="18E54F68">
            <wp:extent cx="6095063" cy="1382486"/>
            <wp:effectExtent l="0" t="0" r="1270" b="82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/>
                    <a:srcRect b="75244"/>
                    <a:stretch/>
                  </pic:blipFill>
                  <pic:spPr bwMode="auto">
                    <a:xfrm>
                      <a:off x="0" y="0"/>
                      <a:ext cx="6116320" cy="13873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1E32B6" w14:textId="67D8FDBD" w:rsidR="003E69A7" w:rsidRDefault="00D55D99" w:rsidP="003E69A7">
      <w:pPr>
        <w:rPr>
          <w:b/>
          <w:lang w:val="en-US"/>
        </w:rPr>
      </w:pPr>
      <w:r>
        <w:rPr>
          <w:noProof/>
          <w:lang w:val="en-MY" w:eastAsia="en-MY"/>
        </w:rPr>
        <w:lastRenderedPageBreak/>
        <w:drawing>
          <wp:inline distT="0" distB="0" distL="0" distR="0" wp14:anchorId="5636AA61" wp14:editId="49C7E362">
            <wp:extent cx="6116320" cy="423354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/>
                    <a:srcRect t="24470"/>
                    <a:stretch/>
                  </pic:blipFill>
                  <pic:spPr bwMode="auto">
                    <a:xfrm>
                      <a:off x="0" y="0"/>
                      <a:ext cx="6116320" cy="42335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BB171A" w14:textId="5EA3E6C7" w:rsidR="003E69A7" w:rsidRDefault="003E69A7" w:rsidP="003E69A7">
      <w:pPr>
        <w:rPr>
          <w:b/>
          <w:lang w:val="en-US"/>
        </w:rPr>
      </w:pPr>
      <w:r>
        <w:br w:type="page"/>
      </w:r>
    </w:p>
    <w:p w14:paraId="0D7D41C3" w14:textId="7C110208" w:rsidR="00987CDB" w:rsidRDefault="00F0769B" w:rsidP="00F0769B">
      <w:pPr>
        <w:pStyle w:val="Heading1"/>
      </w:pPr>
      <w:bookmarkStart w:id="87" w:name="_Toc69215293"/>
      <w:r>
        <w:lastRenderedPageBreak/>
        <w:t>Annex</w:t>
      </w:r>
      <w:r w:rsidR="003E69A7" w:rsidRPr="00E11999">
        <w:t xml:space="preserve"> </w:t>
      </w:r>
      <w:r w:rsidR="003E69A7">
        <w:t xml:space="preserve">2.  </w:t>
      </w:r>
      <w:proofErr w:type="spellStart"/>
      <w:proofErr w:type="gramStart"/>
      <w:r w:rsidR="003E69A7">
        <w:t>allocate.mate.H</w:t>
      </w:r>
      <w:proofErr w:type="spellEnd"/>
      <w:proofErr w:type="gramEnd"/>
      <w:r w:rsidR="003E69A7">
        <w:t xml:space="preserve"> function </w:t>
      </w:r>
      <w:r>
        <w:t xml:space="preserve">R </w:t>
      </w:r>
      <w:r w:rsidR="003E69A7">
        <w:t>help</w:t>
      </w:r>
      <w:bookmarkEnd w:id="87"/>
    </w:p>
    <w:p w14:paraId="17E3BC9E" w14:textId="0873371D" w:rsidR="00987CDB" w:rsidRDefault="00D55D99" w:rsidP="00987CDB">
      <w:r>
        <w:rPr>
          <w:noProof/>
          <w:lang w:val="en-MY" w:eastAsia="en-MY"/>
        </w:rPr>
        <w:drawing>
          <wp:inline distT="0" distB="0" distL="0" distR="0" wp14:anchorId="4715FA93" wp14:editId="63B695E4">
            <wp:extent cx="6116320" cy="682879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6116320" cy="6828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BE788" w14:textId="31678EAF" w:rsidR="00B33453" w:rsidRPr="00B33453" w:rsidRDefault="0074778D" w:rsidP="00B33453">
      <w:r>
        <w:rPr>
          <w:noProof/>
          <w:lang w:val="en-MY" w:eastAsia="en-MY"/>
        </w:rPr>
        <w:drawing>
          <wp:inline distT="0" distB="0" distL="0" distR="0" wp14:anchorId="6CD99328" wp14:editId="1BE584C2">
            <wp:extent cx="6116320" cy="13716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b="75362"/>
                    <a:stretch/>
                  </pic:blipFill>
                  <pic:spPr bwMode="auto">
                    <a:xfrm>
                      <a:off x="0" y="0"/>
                      <a:ext cx="6116320" cy="1371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D20083B" w14:textId="472D7F9D" w:rsidR="00B33453" w:rsidRPr="00B33453" w:rsidRDefault="0074778D" w:rsidP="00B33453">
      <w:r>
        <w:rPr>
          <w:noProof/>
          <w:lang w:val="en-MY" w:eastAsia="en-MY"/>
        </w:rPr>
        <w:lastRenderedPageBreak/>
        <w:drawing>
          <wp:inline distT="0" distB="0" distL="0" distR="0" wp14:anchorId="3785841A" wp14:editId="40F9CDB9">
            <wp:extent cx="6116320" cy="4179116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t="24931"/>
                    <a:stretch/>
                  </pic:blipFill>
                  <pic:spPr bwMode="auto">
                    <a:xfrm>
                      <a:off x="0" y="0"/>
                      <a:ext cx="6116320" cy="41791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E84DDBA" w14:textId="77777777" w:rsidR="00B33453" w:rsidRPr="00B33453" w:rsidRDefault="00B33453" w:rsidP="00B33453"/>
    <w:p w14:paraId="6193CD73" w14:textId="77777777" w:rsidR="00B33453" w:rsidRPr="00B33453" w:rsidRDefault="00B33453" w:rsidP="00B33453"/>
    <w:p w14:paraId="1C0224A6" w14:textId="77777777" w:rsidR="00B33453" w:rsidRPr="00B33453" w:rsidRDefault="00B33453" w:rsidP="00B33453"/>
    <w:p w14:paraId="7BE51E4E" w14:textId="77777777" w:rsidR="00B33453" w:rsidRPr="00B33453" w:rsidRDefault="00B33453" w:rsidP="00B33453"/>
    <w:p w14:paraId="6C8086AC" w14:textId="77777777" w:rsidR="00B33453" w:rsidRPr="00B33453" w:rsidRDefault="00B33453" w:rsidP="00B33453"/>
    <w:p w14:paraId="4473188C" w14:textId="77777777" w:rsidR="00B33453" w:rsidRPr="00B33453" w:rsidRDefault="00B33453" w:rsidP="00B33453"/>
    <w:p w14:paraId="1C6C9047" w14:textId="77777777" w:rsidR="00B33453" w:rsidRPr="00B33453" w:rsidRDefault="00B33453" w:rsidP="00B33453"/>
    <w:p w14:paraId="53059CD9" w14:textId="77777777" w:rsidR="00B33453" w:rsidRPr="00B33453" w:rsidRDefault="00B33453" w:rsidP="00B33453"/>
    <w:p w14:paraId="6E03DBD6" w14:textId="77777777" w:rsidR="00B33453" w:rsidRPr="00B33453" w:rsidRDefault="00B33453" w:rsidP="00B33453"/>
    <w:p w14:paraId="4642BE53" w14:textId="77777777" w:rsidR="00B33453" w:rsidRPr="00B33453" w:rsidRDefault="00B33453" w:rsidP="00B33453"/>
    <w:p w14:paraId="65E5C074" w14:textId="77777777" w:rsidR="00B33453" w:rsidRPr="00B33453" w:rsidRDefault="00B33453" w:rsidP="00B33453"/>
    <w:p w14:paraId="553B5984" w14:textId="77777777" w:rsidR="00B33453" w:rsidRPr="00B33453" w:rsidRDefault="00B33453" w:rsidP="00B33453"/>
    <w:p w14:paraId="7017487A" w14:textId="77777777" w:rsidR="00B33453" w:rsidRPr="00B33453" w:rsidRDefault="00B33453" w:rsidP="00B33453"/>
    <w:p w14:paraId="03AF0117" w14:textId="77777777" w:rsidR="00B33453" w:rsidRPr="00B33453" w:rsidRDefault="00B33453" w:rsidP="00B33453"/>
    <w:p w14:paraId="2C201D64" w14:textId="77777777" w:rsidR="00B33453" w:rsidRPr="00B33453" w:rsidRDefault="00B33453" w:rsidP="00B33453"/>
    <w:p w14:paraId="0F49B7B3" w14:textId="77777777" w:rsidR="00B33453" w:rsidRPr="00B33453" w:rsidRDefault="00B33453" w:rsidP="00B33453"/>
    <w:p w14:paraId="4C7E01FC" w14:textId="77777777" w:rsidR="00B33453" w:rsidRPr="00B33453" w:rsidRDefault="00B33453" w:rsidP="00B33453"/>
    <w:p w14:paraId="52BDCD8D" w14:textId="77777777" w:rsidR="00B33453" w:rsidRPr="00B33453" w:rsidRDefault="00B33453" w:rsidP="00B33453"/>
    <w:p w14:paraId="0F163850" w14:textId="77777777" w:rsidR="00B33453" w:rsidRPr="00B33453" w:rsidRDefault="00B33453" w:rsidP="00B33453"/>
    <w:p w14:paraId="23B03711" w14:textId="77777777" w:rsidR="00B33453" w:rsidRPr="00B33453" w:rsidRDefault="00B33453" w:rsidP="00B33453"/>
    <w:p w14:paraId="5DD13E5E" w14:textId="77777777" w:rsidR="00B33453" w:rsidRPr="00B33453" w:rsidRDefault="00B33453" w:rsidP="00B33453"/>
    <w:p w14:paraId="5C315DCD" w14:textId="77777777" w:rsidR="00B33453" w:rsidRPr="00B33453" w:rsidRDefault="00B33453" w:rsidP="00B33453"/>
    <w:p w14:paraId="2B70C1CD" w14:textId="77777777" w:rsidR="00B33453" w:rsidRPr="00B33453" w:rsidRDefault="00B33453" w:rsidP="00B33453"/>
    <w:p w14:paraId="4966EFB4" w14:textId="77777777" w:rsidR="00B33453" w:rsidRPr="00B33453" w:rsidRDefault="00B33453" w:rsidP="00B33453"/>
    <w:p w14:paraId="50C85243" w14:textId="77777777" w:rsidR="00B33453" w:rsidRPr="00B33453" w:rsidRDefault="00B33453" w:rsidP="00B33453"/>
    <w:p w14:paraId="5B33C82C" w14:textId="77777777" w:rsidR="00B33453" w:rsidRPr="00B33453" w:rsidRDefault="00B33453" w:rsidP="00B33453"/>
    <w:p w14:paraId="61CE4B45" w14:textId="77777777" w:rsidR="00B33453" w:rsidRPr="00B33453" w:rsidRDefault="00B33453" w:rsidP="00B33453"/>
    <w:p w14:paraId="766C2B64" w14:textId="77777777" w:rsidR="00B33453" w:rsidRPr="00B33453" w:rsidRDefault="00B33453" w:rsidP="00B33453"/>
    <w:p w14:paraId="068BCBBA" w14:textId="77777777" w:rsidR="00B33453" w:rsidRPr="00B33453" w:rsidRDefault="00B33453" w:rsidP="00B33453"/>
    <w:p w14:paraId="4CEEC024" w14:textId="77777777" w:rsidR="00B33453" w:rsidRPr="00B33453" w:rsidRDefault="00B33453" w:rsidP="00B33453"/>
    <w:p w14:paraId="13BA5235" w14:textId="77777777" w:rsidR="00B33453" w:rsidRPr="00B33453" w:rsidRDefault="00B33453" w:rsidP="00B33453"/>
    <w:p w14:paraId="3C088B47" w14:textId="77777777" w:rsidR="00B33453" w:rsidRPr="00B33453" w:rsidRDefault="00B33453" w:rsidP="00B33453"/>
    <w:p w14:paraId="15E020E8" w14:textId="77777777" w:rsidR="00B33453" w:rsidRPr="00B33453" w:rsidRDefault="00B33453" w:rsidP="00B33453"/>
    <w:p w14:paraId="0B8E8072" w14:textId="77777777" w:rsidR="00B33453" w:rsidRPr="00B33453" w:rsidRDefault="00B33453" w:rsidP="00B33453"/>
    <w:p w14:paraId="286F205D" w14:textId="77777777" w:rsidR="00B33453" w:rsidRPr="00B33453" w:rsidRDefault="00B33453" w:rsidP="00B33453"/>
    <w:p w14:paraId="15068E49" w14:textId="77777777" w:rsidR="00B33453" w:rsidRPr="00B33453" w:rsidRDefault="00B33453" w:rsidP="00B33453"/>
    <w:p w14:paraId="42B9DD7F" w14:textId="77777777" w:rsidR="00B33453" w:rsidRPr="00B33453" w:rsidRDefault="00B33453" w:rsidP="00B33453"/>
    <w:p w14:paraId="2DC0A776" w14:textId="77777777" w:rsidR="00B33453" w:rsidRPr="00B33453" w:rsidRDefault="00B33453" w:rsidP="00B33453"/>
    <w:p w14:paraId="3E4DF4CE" w14:textId="77777777" w:rsidR="00B33453" w:rsidRPr="00B33453" w:rsidRDefault="00B33453" w:rsidP="00B33453"/>
    <w:p w14:paraId="7C35B826" w14:textId="0D89091F" w:rsidR="00B33453" w:rsidRDefault="00B33453" w:rsidP="00B33453"/>
    <w:p w14:paraId="6001F9BF" w14:textId="77777777" w:rsidR="00B33453" w:rsidRDefault="00B33453">
      <w:pPr>
        <w:spacing w:line="240" w:lineRule="auto"/>
      </w:pPr>
      <w:r>
        <w:br w:type="page"/>
      </w:r>
    </w:p>
    <w:p w14:paraId="5D2F9A24" w14:textId="77C45851" w:rsidR="00B33453" w:rsidRDefault="00B33453">
      <w:pPr>
        <w:spacing w:line="240" w:lineRule="auto"/>
      </w:pPr>
      <w:r>
        <w:lastRenderedPageBreak/>
        <w:br w:type="page"/>
      </w:r>
    </w:p>
    <w:p w14:paraId="480363BD" w14:textId="77777777" w:rsidR="00987CDB" w:rsidRPr="00B33453" w:rsidRDefault="00987CDB" w:rsidP="00B33453">
      <w:pPr>
        <w:jc w:val="center"/>
      </w:pPr>
    </w:p>
    <w:p w14:paraId="1C6D4AF5" w14:textId="13E1097E" w:rsidR="003E69A7" w:rsidRDefault="003E69A7" w:rsidP="00987CDB">
      <w:pPr>
        <w:rPr>
          <w:lang w:val="en-US"/>
        </w:rPr>
      </w:pPr>
    </w:p>
    <w:p w14:paraId="2C70636C" w14:textId="02F518BF" w:rsidR="002E7B9C" w:rsidRPr="005C5275" w:rsidRDefault="002E7B9C" w:rsidP="002E7B9C"/>
    <w:p w14:paraId="0953F721" w14:textId="2AFB2D3F" w:rsidR="002E7B9C" w:rsidRPr="00D71821" w:rsidRDefault="001D013B" w:rsidP="002E7B9C">
      <w:r>
        <w:rPr>
          <w:noProof/>
          <w:lang w:val="en-MY" w:eastAsia="en-MY"/>
        </w:rPr>
        <w:drawing>
          <wp:anchor distT="0" distB="0" distL="114300" distR="114300" simplePos="0" relativeHeight="251651069" behindDoc="1" locked="0" layoutInCell="1" allowOverlap="1" wp14:anchorId="7EDF2C3E" wp14:editId="51259CBF">
            <wp:simplePos x="0" y="0"/>
            <wp:positionH relativeFrom="column">
              <wp:posOffset>-721217</wp:posOffset>
            </wp:positionH>
            <wp:positionV relativeFrom="paragraph">
              <wp:posOffset>-706165</wp:posOffset>
            </wp:positionV>
            <wp:extent cx="7560000" cy="10685647"/>
            <wp:effectExtent l="0" t="0" r="0" b="0"/>
            <wp:wrapNone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Back Cover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60000" cy="1068564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53C6E8C" w14:textId="1157266B" w:rsidR="002E7B9C" w:rsidRDefault="002E7B9C" w:rsidP="002E7B9C">
      <w:pPr>
        <w:pStyle w:val="BodyText"/>
        <w:spacing w:after="120"/>
      </w:pPr>
    </w:p>
    <w:p w14:paraId="0B675F70" w14:textId="3C2C843F" w:rsidR="0004740F" w:rsidRPr="005C5275" w:rsidRDefault="0045123F" w:rsidP="0004740F">
      <w:r w:rsidRPr="00EC71B9">
        <w:rPr>
          <w:noProof/>
          <w:lang w:val="en-MY" w:eastAsia="en-MY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34B9712F" wp14:editId="2EBC3AAC">
                <wp:simplePos x="0" y="0"/>
                <wp:positionH relativeFrom="column">
                  <wp:posOffset>635</wp:posOffset>
                </wp:positionH>
                <wp:positionV relativeFrom="paragraph">
                  <wp:posOffset>6645981</wp:posOffset>
                </wp:positionV>
                <wp:extent cx="6300908" cy="2425148"/>
                <wp:effectExtent l="0" t="0" r="0" b="0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00908" cy="2425148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29E408C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1C1F1513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88" w:name="_Toc6921529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4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4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4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8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6F78480D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47105DE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EFB0C4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46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70122E7E" w14:textId="77777777" w:rsidR="00631EA1" w:rsidRDefault="00631EA1"/>
                          <w:p w14:paraId="048E94E8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CF348F1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89" w:name="_Toc6921529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4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4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4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8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C423C6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4137F1A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AFFD9D2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0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4540ACE" w14:textId="77777777" w:rsidR="00631EA1" w:rsidRDefault="00631EA1"/>
                          <w:p w14:paraId="072F5F8D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3F71481D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0" w:name="_Toc6921529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77E85A99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7E88629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E6FA000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4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B59CFF4" w14:textId="77777777" w:rsidR="00631EA1" w:rsidRDefault="00631EA1"/>
                          <w:p w14:paraId="7F8BA711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B9538CE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1" w:name="_Toc6921529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16B0F39B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D7E40B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F84E022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8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7797284D" w14:textId="77777777" w:rsidR="00631EA1" w:rsidRDefault="00631EA1"/>
                          <w:p w14:paraId="7CF21BC3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F20098A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2" w:name="_Toc6921529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B1ADD28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0A32246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5D6689A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2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41BADA27" w14:textId="77777777" w:rsidR="00631EA1" w:rsidRDefault="00631EA1"/>
                          <w:p w14:paraId="384FDCE4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AD9DEAF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3" w:name="_Toc6921529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340C0D5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6327C87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9E01604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6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24B98287" w14:textId="77777777" w:rsidR="00631EA1" w:rsidRDefault="00631EA1"/>
                          <w:p w14:paraId="7BD13E3F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54DE27C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4" w:name="_Toc6921530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7F68298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6FCC90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AB7DF4A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0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AFDEF00" w14:textId="77777777" w:rsidR="00631EA1" w:rsidRDefault="00631EA1"/>
                          <w:p w14:paraId="2AC6BA07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4DB6F18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5" w:name="_Toc6921530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1141A950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F09216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3C524C5F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4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C48B2F3" w14:textId="77777777" w:rsidR="00631EA1" w:rsidRDefault="00631EA1"/>
                          <w:p w14:paraId="172CB628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954E1EB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6" w:name="_Toc6921530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86BAF7E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638345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53BBC1B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8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FABFF85" w14:textId="77777777" w:rsidR="00631EA1" w:rsidRDefault="00631EA1"/>
                          <w:p w14:paraId="6476757E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F865D5C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7" w:name="_Toc6921530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50B84C31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494FCF5D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5D2FB47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2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9FE9A20" w14:textId="77777777" w:rsidR="00631EA1" w:rsidRDefault="00631EA1"/>
                          <w:p w14:paraId="176B9478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152B8714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8" w:name="_Toc6921530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1E9C8AE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40C4A0D0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525A3117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6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91A1DEA" w14:textId="77777777" w:rsidR="00631EA1" w:rsidRDefault="00631EA1"/>
                          <w:p w14:paraId="29FA7CB1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098E4E3F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9" w:name="_Toc6921530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35C865A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F9AFEC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82C7765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0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CED67EF" w14:textId="77777777" w:rsidR="00631EA1" w:rsidRDefault="00631EA1"/>
                          <w:p w14:paraId="15875DAE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05218C3E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0" w:name="_Toc6921530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730DEA8E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7EC4716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3E7020C9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4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EA69A5B" w14:textId="77777777" w:rsidR="00631EA1" w:rsidRDefault="00631EA1"/>
                          <w:p w14:paraId="087C7F03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B214393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1" w:name="_Toc6921530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62A1BB2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8754579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5F6E337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8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B77678F" w14:textId="77777777" w:rsidR="00631EA1" w:rsidRDefault="00631EA1"/>
                          <w:p w14:paraId="3C503DB7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D5C73D0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2" w:name="_Toc6921530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10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10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0ED3E6B4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2464FD8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E72041D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102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47147CB7" w14:textId="77777777" w:rsidR="00631EA1" w:rsidRDefault="00631EA1"/>
                          <w:p w14:paraId="2048C8AD" w14:textId="77777777" w:rsidR="00631EA1" w:rsidRPr="00172737" w:rsidRDefault="00631EA1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47A8B345" w14:textId="77777777" w:rsidR="00631EA1" w:rsidRPr="00966A32" w:rsidRDefault="00631EA1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3" w:name="_Toc6921530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10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 xml:space="preserve">CGIAR Research Program on Fish </w:t>
                              </w:r>
                              <w:proofErr w:type="spellStart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Agri</w:t>
                              </w:r>
                              <w:proofErr w:type="spellEnd"/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10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10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03E1A4F8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2827FE3" w14:textId="77777777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6370C702" w14:textId="462A7271" w:rsidR="00631EA1" w:rsidRPr="00172737" w:rsidRDefault="00631EA1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106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B9712F" id="Text Box 40" o:spid="_x0000_s1029" type="#_x0000_t202" style="position:absolute;margin-left:.05pt;margin-top:523.3pt;width:496.15pt;height:190.9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" filled="f" stroked="f" strokeweight=".5pt">
                <v:textbox>
                  <w:txbxContent>
                    <w:p w14:paraId="529E408C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1C1F1513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4" w:name="_Toc6921529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0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0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0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6F78480D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47105DE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EFB0C4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0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70122E7E" w14:textId="77777777" w:rsidR="00631EA1" w:rsidRDefault="00631EA1"/>
                    <w:p w14:paraId="048E94E8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CF348F1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5" w:name="_Toc6921529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C423C6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4137F1A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AFFD9D2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4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4540ACE" w14:textId="77777777" w:rsidR="00631EA1" w:rsidRDefault="00631EA1"/>
                    <w:p w14:paraId="072F5F8D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3F71481D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6" w:name="_Toc6921529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77E85A99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7E88629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E6FA000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8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B59CFF4" w14:textId="77777777" w:rsidR="00631EA1" w:rsidRDefault="00631EA1"/>
                    <w:p w14:paraId="7F8BA711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B9538CE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7" w:name="_Toc6921529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16B0F39B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D7E40B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F84E022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2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7797284D" w14:textId="77777777" w:rsidR="00631EA1" w:rsidRDefault="00631EA1"/>
                    <w:p w14:paraId="7CF21BC3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F20098A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8" w:name="_Toc6921529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B1ADD28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0A32246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5D6689A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6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41BADA27" w14:textId="77777777" w:rsidR="00631EA1" w:rsidRDefault="00631EA1"/>
                    <w:p w14:paraId="384FDCE4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AD9DEAF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9" w:name="_Toc6921529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340C0D5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6327C87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9E01604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0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24B98287" w14:textId="77777777" w:rsidR="00631EA1" w:rsidRDefault="00631EA1"/>
                    <w:p w14:paraId="7BD13E3F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54DE27C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0" w:name="_Toc69215300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0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7F68298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6FCC90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AB7DF4A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4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AFDEF00" w14:textId="77777777" w:rsidR="00631EA1" w:rsidRDefault="00631EA1"/>
                    <w:p w14:paraId="2AC6BA07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4DB6F18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1" w:name="_Toc69215301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1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1141A950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F09216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3C524C5F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8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C48B2F3" w14:textId="77777777" w:rsidR="00631EA1" w:rsidRDefault="00631EA1"/>
                    <w:p w14:paraId="172CB628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954E1EB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2" w:name="_Toc69215302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2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86BAF7E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638345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53BBC1B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2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FABFF85" w14:textId="77777777" w:rsidR="00631EA1" w:rsidRDefault="00631EA1"/>
                    <w:p w14:paraId="6476757E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F865D5C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3" w:name="_Toc69215303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3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50B84C31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494FCF5D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5D2FB47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6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9FE9A20" w14:textId="77777777" w:rsidR="00631EA1" w:rsidRDefault="00631EA1"/>
                    <w:p w14:paraId="176B9478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152B8714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4" w:name="_Toc6921530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1E9C8AE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40C4A0D0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525A3117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0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91A1DEA" w14:textId="77777777" w:rsidR="00631EA1" w:rsidRDefault="00631EA1"/>
                    <w:p w14:paraId="29FA7CB1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098E4E3F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5" w:name="_Toc6921530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35C865A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F9AFEC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82C7765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4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CED67EF" w14:textId="77777777" w:rsidR="00631EA1" w:rsidRDefault="00631EA1"/>
                    <w:p w14:paraId="15875DAE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05218C3E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6" w:name="_Toc6921530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730DEA8E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7EC4716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3E7020C9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8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EA69A5B" w14:textId="77777777" w:rsidR="00631EA1" w:rsidRDefault="00631EA1"/>
                    <w:p w14:paraId="087C7F03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B214393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7" w:name="_Toc6921530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62A1BB2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8754579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5F6E337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2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B77678F" w14:textId="77777777" w:rsidR="00631EA1" w:rsidRDefault="00631EA1"/>
                    <w:p w14:paraId="3C503DB7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D5C73D0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8" w:name="_Toc6921530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0ED3E6B4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2464FD8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E72041D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6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47147CB7" w14:textId="77777777" w:rsidR="00631EA1" w:rsidRDefault="00631EA1"/>
                    <w:p w14:paraId="2048C8AD" w14:textId="77777777" w:rsidR="00631EA1" w:rsidRPr="00172737" w:rsidRDefault="00631EA1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47A8B345" w14:textId="77777777" w:rsidR="00631EA1" w:rsidRPr="00966A32" w:rsidRDefault="00631EA1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9" w:name="_Toc6921530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 xml:space="preserve">CGIAR Research Program on Fish </w:t>
                        </w:r>
                        <w:proofErr w:type="spellStart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Agri</w:t>
                        </w:r>
                        <w:proofErr w:type="spellEnd"/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03E1A4F8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2827FE3" w14:textId="77777777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6370C702" w14:textId="462A7271" w:rsidR="00631EA1" w:rsidRPr="00172737" w:rsidRDefault="00631EA1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70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</w:txbxContent>
                </v:textbox>
              </v:shape>
            </w:pict>
          </mc:Fallback>
        </mc:AlternateContent>
      </w:r>
    </w:p>
    <w:sectPr w:rsidR="0004740F" w:rsidRPr="005C5275" w:rsidSect="002E7B9C">
      <w:headerReference w:type="default" r:id="rId171"/>
      <w:footerReference w:type="even" r:id="rId172"/>
      <w:footerReference w:type="default" r:id="rId173"/>
      <w:pgSz w:w="11900" w:h="16840"/>
      <w:pgMar w:top="851" w:right="1134" w:bottom="851" w:left="1134" w:header="851" w:footer="851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71A2308" w14:textId="77777777" w:rsidR="00B3354F" w:rsidRDefault="00B3354F" w:rsidP="006B779E">
      <w:pPr>
        <w:spacing w:line="240" w:lineRule="auto"/>
      </w:pPr>
      <w:r>
        <w:separator/>
      </w:r>
    </w:p>
  </w:endnote>
  <w:endnote w:type="continuationSeparator" w:id="0">
    <w:p w14:paraId="1F2C41CC" w14:textId="77777777" w:rsidR="00B3354F" w:rsidRDefault="00B3354F" w:rsidP="006B779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yriadPro-Light">
    <w:altName w:val="Calibri"/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yanmar Text">
    <w:panose1 w:val="020B0502040204020203"/>
    <w:charset w:val="00"/>
    <w:family w:val="swiss"/>
    <w:pitch w:val="variable"/>
    <w:sig w:usb0="80000003" w:usb1="00000000" w:usb2="000004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yriad Pro Cond">
    <w:altName w:val="Segoe UI"/>
    <w:charset w:val="00"/>
    <w:family w:val="swiss"/>
    <w:pitch w:val="variable"/>
    <w:sig w:usb0="20000287" w:usb1="00000001" w:usb2="00000000" w:usb3="00000000" w:csb0="0000019F" w:csb1="00000000"/>
  </w:font>
  <w:font w:name="Myriad Pro Light"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Minion Pro">
    <w:charset w:val="00"/>
    <w:family w:val="roman"/>
    <w:pitch w:val="variable"/>
    <w:sig w:usb0="60000287" w:usb1="00000001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58443127"/>
      <w:docPartObj>
        <w:docPartGallery w:val="Page Numbers (Bottom of Page)"/>
        <w:docPartUnique/>
      </w:docPartObj>
    </w:sdtPr>
    <w:sdtContent>
      <w:p w14:paraId="23EC2C03" w14:textId="4772269B" w:rsidR="00631EA1" w:rsidRDefault="00631EA1" w:rsidP="00F076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CD692B4" w14:textId="77777777" w:rsidR="00631EA1" w:rsidRDefault="00631EA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18"/>
        <w:szCs w:val="18"/>
      </w:rPr>
      <w:id w:val="331880906"/>
      <w:docPartObj>
        <w:docPartGallery w:val="Page Numbers (Bottom of Page)"/>
        <w:docPartUnique/>
      </w:docPartObj>
    </w:sdtPr>
    <w:sdtContent>
      <w:p w14:paraId="2F2D7FB6" w14:textId="2EC0DE8E" w:rsidR="00631EA1" w:rsidRPr="0091455C" w:rsidRDefault="00631EA1" w:rsidP="00B47A6D">
        <w:pPr>
          <w:pStyle w:val="Footer"/>
          <w:framePr w:wrap="none" w:vAnchor="text" w:hAnchor="page" w:x="11372" w:y="596"/>
          <w:rPr>
            <w:rStyle w:val="PageNumber"/>
            <w:sz w:val="18"/>
            <w:szCs w:val="18"/>
          </w:rPr>
        </w:pPr>
        <w:r w:rsidRPr="0091455C">
          <w:rPr>
            <w:rStyle w:val="PageNumber"/>
            <w:sz w:val="18"/>
            <w:szCs w:val="18"/>
          </w:rPr>
          <w:fldChar w:fldCharType="begin"/>
        </w:r>
        <w:r w:rsidRPr="0091455C">
          <w:rPr>
            <w:rStyle w:val="PageNumber"/>
            <w:sz w:val="18"/>
            <w:szCs w:val="18"/>
          </w:rPr>
          <w:instrText xml:space="preserve"> PAGE </w:instrText>
        </w:r>
        <w:r w:rsidRPr="0091455C">
          <w:rPr>
            <w:rStyle w:val="PageNumber"/>
            <w:sz w:val="18"/>
            <w:szCs w:val="18"/>
          </w:rPr>
          <w:fldChar w:fldCharType="separate"/>
        </w:r>
        <w:r w:rsidRPr="0091455C">
          <w:rPr>
            <w:rStyle w:val="PageNumber"/>
            <w:noProof/>
            <w:sz w:val="18"/>
            <w:szCs w:val="18"/>
          </w:rPr>
          <w:t>12</w:t>
        </w:r>
        <w:r w:rsidRPr="0091455C">
          <w:rPr>
            <w:rStyle w:val="PageNumber"/>
            <w:sz w:val="18"/>
            <w:szCs w:val="18"/>
          </w:rPr>
          <w:fldChar w:fldCharType="end"/>
        </w:r>
      </w:p>
    </w:sdtContent>
  </w:sdt>
  <w:p w14:paraId="20DF528D" w14:textId="045DA05A" w:rsidR="00631EA1" w:rsidRDefault="00631EA1">
    <w:pPr>
      <w:pStyle w:val="Footer"/>
    </w:pPr>
    <w:r w:rsidRPr="003C42E8">
      <w:rPr>
        <w:noProof/>
        <w:lang w:val="en-MY" w:eastAsia="en-MY"/>
      </w:rPr>
      <w:drawing>
        <wp:anchor distT="0" distB="0" distL="114300" distR="114300" simplePos="0" relativeHeight="251656192" behindDoc="1" locked="0" layoutInCell="1" allowOverlap="1" wp14:anchorId="16DD3D71" wp14:editId="02D00297">
          <wp:simplePos x="0" y="0"/>
          <wp:positionH relativeFrom="column">
            <wp:posOffset>-469370</wp:posOffset>
          </wp:positionH>
          <wp:positionV relativeFrom="paragraph">
            <wp:posOffset>186690</wp:posOffset>
          </wp:positionV>
          <wp:extent cx="7560000" cy="83820"/>
          <wp:effectExtent l="0" t="0" r="0" b="5080"/>
          <wp:wrapNone/>
          <wp:docPr id="27" name="Picture 27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7560000" cy="838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634B538" w14:textId="77777777" w:rsidR="00631EA1" w:rsidRDefault="00631EA1" w:rsidP="00D71821">
    <w:pPr>
      <w:pStyle w:val="Footer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29925053"/>
      <w:docPartObj>
        <w:docPartGallery w:val="Page Numbers (Bottom of Page)"/>
        <w:docPartUnique/>
      </w:docPartObj>
    </w:sdtPr>
    <w:sdtContent>
      <w:p w14:paraId="7080363A" w14:textId="77777777" w:rsidR="00631EA1" w:rsidRDefault="00631EA1" w:rsidP="00F076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1AD4084" w14:textId="77777777" w:rsidR="00631EA1" w:rsidRDefault="00631EA1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18"/>
        <w:szCs w:val="18"/>
      </w:rPr>
      <w:id w:val="-898278481"/>
      <w:docPartObj>
        <w:docPartGallery w:val="Page Numbers (Bottom of Page)"/>
        <w:docPartUnique/>
      </w:docPartObj>
    </w:sdtPr>
    <w:sdtContent>
      <w:p w14:paraId="417EBC1E" w14:textId="2BCC03EA" w:rsidR="00631EA1" w:rsidRPr="0091455C" w:rsidRDefault="00631EA1" w:rsidP="00F25A8B">
        <w:pPr>
          <w:pStyle w:val="Footer"/>
          <w:framePr w:wrap="none" w:vAnchor="text" w:hAnchor="page" w:x="11072" w:y="598"/>
          <w:rPr>
            <w:rStyle w:val="PageNumber"/>
            <w:sz w:val="18"/>
            <w:szCs w:val="18"/>
          </w:rPr>
        </w:pPr>
        <w:r w:rsidRPr="0091455C">
          <w:rPr>
            <w:rStyle w:val="PageNumber"/>
            <w:sz w:val="18"/>
            <w:szCs w:val="18"/>
          </w:rPr>
          <w:fldChar w:fldCharType="begin"/>
        </w:r>
        <w:r w:rsidRPr="0091455C">
          <w:rPr>
            <w:rStyle w:val="PageNumber"/>
            <w:sz w:val="18"/>
            <w:szCs w:val="18"/>
          </w:rPr>
          <w:instrText xml:space="preserve"> PAGE </w:instrText>
        </w:r>
        <w:r w:rsidRPr="0091455C">
          <w:rPr>
            <w:rStyle w:val="PageNumber"/>
            <w:sz w:val="18"/>
            <w:szCs w:val="18"/>
          </w:rPr>
          <w:fldChar w:fldCharType="separate"/>
        </w:r>
        <w:r w:rsidR="003B3769">
          <w:rPr>
            <w:rStyle w:val="PageNumber"/>
            <w:noProof/>
            <w:sz w:val="18"/>
            <w:szCs w:val="18"/>
          </w:rPr>
          <w:t>12</w:t>
        </w:r>
        <w:r w:rsidRPr="0091455C">
          <w:rPr>
            <w:rStyle w:val="PageNumber"/>
            <w:sz w:val="18"/>
            <w:szCs w:val="18"/>
          </w:rPr>
          <w:fldChar w:fldCharType="end"/>
        </w:r>
      </w:p>
    </w:sdtContent>
  </w:sdt>
  <w:p w14:paraId="3603AAE2" w14:textId="6185070A" w:rsidR="00631EA1" w:rsidRDefault="00631EA1">
    <w:pPr>
      <w:pStyle w:val="Footer"/>
    </w:pPr>
    <w:r w:rsidRPr="00173F5A">
      <w:rPr>
        <w:noProof/>
        <w:lang w:val="en-MY" w:eastAsia="en-MY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07D04A42" wp14:editId="406AF1D2">
              <wp:simplePos x="0" y="0"/>
              <wp:positionH relativeFrom="column">
                <wp:posOffset>-163277</wp:posOffset>
              </wp:positionH>
              <wp:positionV relativeFrom="paragraph">
                <wp:posOffset>162379</wp:posOffset>
              </wp:positionV>
              <wp:extent cx="3621842" cy="165600"/>
              <wp:effectExtent l="0" t="0" r="0" b="6350"/>
              <wp:wrapNone/>
              <wp:docPr id="13" name="Text Box 1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621842" cy="1656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3CAABEF9" w14:textId="63266DAE" w:rsidR="00631EA1" w:rsidRPr="006F5120" w:rsidRDefault="00631EA1" w:rsidP="00186F3C">
                          <w:pPr>
                            <w:rPr>
                              <w:sz w:val="18"/>
                              <w:szCs w:val="18"/>
                              <w:lang w:val="en-US"/>
                            </w:rPr>
                          </w:pPr>
                          <w:proofErr w:type="spellStart"/>
                          <w:r w:rsidRPr="00B409C6">
                            <w:rPr>
                              <w:sz w:val="18"/>
                              <w:szCs w:val="18"/>
                              <w:lang w:val="en-US"/>
                            </w:rPr>
                            <w:t>AllocateMate</w:t>
                          </w:r>
                          <w:proofErr w:type="spellEnd"/>
                          <w:r w:rsidRPr="00B409C6">
                            <w:rPr>
                              <w:sz w:val="18"/>
                              <w:szCs w:val="18"/>
                              <w:lang w:val="en-US"/>
                            </w:rPr>
                            <w:t>: An R package for mate allocation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7D04A42" id="_x0000_t202" coordsize="21600,21600" o:spt="202" path="m,l,21600r21600,l21600,xe">
              <v:stroke joinstyle="miter"/>
              <v:path gradientshapeok="t" o:connecttype="rect"/>
            </v:shapetype>
            <v:shape id="Text Box 13" o:spid="_x0000_s1030" type="#_x0000_t202" style="position:absolute;margin-left:-12.85pt;margin-top:12.8pt;width:285.2pt;height:13.0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" filled="f" stroked="f" strokeweight=".5pt">
              <v:textbox inset="0,0,0,0">
                <w:txbxContent>
                  <w:p w14:paraId="3CAABEF9" w14:textId="63266DAE" w:rsidR="00631EA1" w:rsidRPr="006F5120" w:rsidRDefault="00631EA1" w:rsidP="00186F3C">
                    <w:pPr>
                      <w:rPr>
                        <w:sz w:val="18"/>
                        <w:szCs w:val="18"/>
                        <w:lang w:val="en-US"/>
                      </w:rPr>
                    </w:pPr>
                    <w:proofErr w:type="spellStart"/>
                    <w:r w:rsidRPr="00B409C6">
                      <w:rPr>
                        <w:sz w:val="18"/>
                        <w:szCs w:val="18"/>
                        <w:lang w:val="en-US"/>
                      </w:rPr>
                      <w:t>AllocateMate</w:t>
                    </w:r>
                    <w:proofErr w:type="spellEnd"/>
                    <w:r w:rsidRPr="00B409C6">
                      <w:rPr>
                        <w:sz w:val="18"/>
                        <w:szCs w:val="18"/>
                        <w:lang w:val="en-US"/>
                      </w:rPr>
                      <w:t>: An R package for mate allocation.</w:t>
                    </w:r>
                  </w:p>
                </w:txbxContent>
              </v:textbox>
            </v:shape>
          </w:pict>
        </mc:Fallback>
      </mc:AlternateContent>
    </w:r>
    <w:r w:rsidRPr="003C42E8">
      <w:rPr>
        <w:noProof/>
        <w:lang w:val="en-MY" w:eastAsia="en-MY"/>
      </w:rPr>
      <w:drawing>
        <wp:anchor distT="0" distB="0" distL="114300" distR="114300" simplePos="0" relativeHeight="251657216" behindDoc="1" locked="0" layoutInCell="1" allowOverlap="1" wp14:anchorId="2E7856E8" wp14:editId="42938768">
          <wp:simplePos x="0" y="0"/>
          <wp:positionH relativeFrom="column">
            <wp:posOffset>3288665</wp:posOffset>
          </wp:positionH>
          <wp:positionV relativeFrom="paragraph">
            <wp:posOffset>186690</wp:posOffset>
          </wp:positionV>
          <wp:extent cx="3600000" cy="18000"/>
          <wp:effectExtent l="0" t="0" r="0" b="0"/>
          <wp:wrapNone/>
          <wp:docPr id="23" name="Picture 23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3600000" cy="18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704720C" w14:textId="77777777" w:rsidR="00B3354F" w:rsidRDefault="00B3354F" w:rsidP="006B779E">
      <w:pPr>
        <w:spacing w:line="240" w:lineRule="auto"/>
      </w:pPr>
      <w:r>
        <w:separator/>
      </w:r>
    </w:p>
  </w:footnote>
  <w:footnote w:type="continuationSeparator" w:id="0">
    <w:p w14:paraId="37448896" w14:textId="77777777" w:rsidR="00B3354F" w:rsidRDefault="00B3354F" w:rsidP="006B779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14B2FBF" w14:textId="6BDD4283" w:rsidR="00631EA1" w:rsidRPr="003C42E8" w:rsidRDefault="00631EA1" w:rsidP="003C42E8">
    <w:pPr>
      <w:pStyle w:val="Header"/>
    </w:pPr>
    <w:r w:rsidRPr="003C42E8">
      <w:rPr>
        <w:noProof/>
        <w:lang w:val="en-MY" w:eastAsia="en-MY"/>
      </w:rPr>
      <w:drawing>
        <wp:anchor distT="0" distB="0" distL="114300" distR="114300" simplePos="0" relativeHeight="251655168" behindDoc="1" locked="0" layoutInCell="1" allowOverlap="1" wp14:anchorId="224D7F06" wp14:editId="3E37EEC6">
          <wp:simplePos x="0" y="0"/>
          <wp:positionH relativeFrom="column">
            <wp:posOffset>-470005</wp:posOffset>
          </wp:positionH>
          <wp:positionV relativeFrom="paragraph">
            <wp:posOffset>-115570</wp:posOffset>
          </wp:positionV>
          <wp:extent cx="7560000" cy="83820"/>
          <wp:effectExtent l="0" t="0" r="0" b="5080"/>
          <wp:wrapNone/>
          <wp:docPr id="25" name="Picture 25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60000" cy="838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B2BBA9D" w14:textId="657DF6D4" w:rsidR="00631EA1" w:rsidRPr="003C42E8" w:rsidRDefault="00631EA1" w:rsidP="003C42E8">
    <w:pPr>
      <w:pStyle w:val="Header"/>
    </w:pPr>
    <w:sdt>
      <w:sdtPr>
        <w:id w:val="1491445032"/>
        <w:docPartObj>
          <w:docPartGallery w:val="Watermarks"/>
          <w:docPartUnique/>
        </w:docPartObj>
      </w:sdtPr>
      <w:sdtContent>
        <w:r>
          <w:rPr>
            <w:noProof/>
            <w:lang w:val="en-US"/>
          </w:rPr>
          <w:pict w14:anchorId="46330D65">
            <v:shapetype id="_x0000_t136" coordsize="21600,21600" o:spt="136" adj="10800" path="m@7,l@8,m@5,21600l@6,21600e">
              <v:formulas>
                <v:f eqn="sum #0 0 10800"/>
                <v:f eqn="prod #0 2 1"/>
                <v:f eqn="sum 21600 0 @1"/>
                <v:f eqn="sum 0 0 @2"/>
                <v:f eqn="sum 21600 0 @3"/>
                <v:f eqn="if @0 @3 0"/>
                <v:f eqn="if @0 21600 @1"/>
                <v:f eqn="if @0 0 @2"/>
                <v:f eqn="if @0 @4 21600"/>
                <v:f eqn="mid @5 @6"/>
                <v:f eqn="mid @8 @5"/>
                <v:f eqn="mid @7 @8"/>
                <v:f eqn="mid @6 @7"/>
                <v:f eqn="sum @6 0 @5"/>
              </v:formulas>
              <v:path textpathok="t" o:connecttype="custom" o:connectlocs="@9,0;@10,10800;@11,21600;@12,10800" o:connectangles="270,180,90,0"/>
              <v:textpath on="t" fitshape="t"/>
              <v:handles>
                <v:h position="#0,bottomRight" xrange="6629,14971"/>
              </v:handles>
              <o:lock v:ext="edit" text="t" shapetype="t"/>
            </v:shapetype>
            <v:shape id="PowerPlusWaterMarkObject357831064" o:spid="_x0000_s2050" type="#_x0000_t136" style="position:absolute;margin-left:0;margin-top:0;width:412.4pt;height:247.45pt;rotation:315;z-index:-251656192;mso-position-horizontal:center;mso-position-horizontal-relative:margin;mso-position-vertical:center;mso-position-vertical-relative:margin" o:allowincell="f" fillcolor="silver" stroked="f">
              <v:fill opacity=".5"/>
              <v:textpath style="font-family:&quot;Calibri&quot;;font-size:1pt" string="DRAFT"/>
              <w10:wrap anchorx="margin" anchory="margin"/>
            </v:shape>
          </w:pict>
        </w:r>
      </w:sdtContent>
    </w:sdt>
    <w:r w:rsidRPr="003C42E8">
      <w:rPr>
        <w:noProof/>
        <w:lang w:val="en-MY" w:eastAsia="en-MY"/>
      </w:rPr>
      <w:drawing>
        <wp:anchor distT="0" distB="0" distL="114300" distR="114300" simplePos="0" relativeHeight="251659264" behindDoc="1" locked="0" layoutInCell="1" allowOverlap="1" wp14:anchorId="00F7992F" wp14:editId="50133E1E">
          <wp:simplePos x="0" y="0"/>
          <wp:positionH relativeFrom="column">
            <wp:posOffset>-716280</wp:posOffset>
          </wp:positionH>
          <wp:positionV relativeFrom="paragraph">
            <wp:posOffset>-111760</wp:posOffset>
          </wp:positionV>
          <wp:extent cx="7610400" cy="82800"/>
          <wp:effectExtent l="0" t="0" r="0" b="6350"/>
          <wp:wrapNone/>
          <wp:docPr id="4" name="Picture 4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610400" cy="82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D4C8F6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414A57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9D046C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21B0E78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91CDF6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05205F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182C46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2F0F84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488F4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494F1B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D11000"/>
    <w:multiLevelType w:val="hybridMultilevel"/>
    <w:tmpl w:val="1DD28238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22A3E28"/>
    <w:multiLevelType w:val="hybridMultilevel"/>
    <w:tmpl w:val="C9624C0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3591095"/>
    <w:multiLevelType w:val="hybridMultilevel"/>
    <w:tmpl w:val="9C18E0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5314BA7"/>
    <w:multiLevelType w:val="hybridMultilevel"/>
    <w:tmpl w:val="F2787788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5467753"/>
    <w:multiLevelType w:val="hybridMultilevel"/>
    <w:tmpl w:val="ED241E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7C13189"/>
    <w:multiLevelType w:val="hybridMultilevel"/>
    <w:tmpl w:val="2BAE265E"/>
    <w:lvl w:ilvl="0" w:tplc="489E60F4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10"/>
        <w:w w:val="100"/>
        <w:sz w:val="24"/>
        <w:szCs w:val="24"/>
        <w:lang w:val="en-GB" w:eastAsia="en-GB" w:bidi="en-GB"/>
      </w:rPr>
    </w:lvl>
    <w:lvl w:ilvl="1" w:tplc="FF981768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3566EB84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BC081AD4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9ECA48EE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4498F32A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4B6E4F1A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E950349C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BFAE0180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6" w15:restartNumberingAfterBreak="0">
    <w:nsid w:val="0875261F"/>
    <w:multiLevelType w:val="hybridMultilevel"/>
    <w:tmpl w:val="6F0CC00E"/>
    <w:lvl w:ilvl="0" w:tplc="6C58E80A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9"/>
        <w:w w:val="100"/>
        <w:sz w:val="24"/>
        <w:szCs w:val="24"/>
        <w:lang w:val="en-GB" w:eastAsia="en-GB" w:bidi="en-GB"/>
      </w:rPr>
    </w:lvl>
    <w:lvl w:ilvl="1" w:tplc="5F361FD0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BEC4FEF4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8ED60D1A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19B0F8A6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C2B8B52A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BEE4A138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8F368EC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FC4229F6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7" w15:restartNumberingAfterBreak="0">
    <w:nsid w:val="18F75E81"/>
    <w:multiLevelType w:val="hybridMultilevel"/>
    <w:tmpl w:val="80E2DD34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3CB5F4C"/>
    <w:multiLevelType w:val="hybridMultilevel"/>
    <w:tmpl w:val="7C065920"/>
    <w:lvl w:ilvl="0" w:tplc="9ABA43EC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4"/>
        <w:w w:val="100"/>
        <w:sz w:val="24"/>
        <w:szCs w:val="24"/>
        <w:lang w:val="en-GB" w:eastAsia="en-GB" w:bidi="en-GB"/>
      </w:rPr>
    </w:lvl>
    <w:lvl w:ilvl="1" w:tplc="33465F8A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A8927D5C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C7FED18E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DE3C53A4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492A44AC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04102890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A2D67B1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E17AC960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9" w15:restartNumberingAfterBreak="0">
    <w:nsid w:val="28882FBD"/>
    <w:multiLevelType w:val="hybridMultilevel"/>
    <w:tmpl w:val="33442E20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13611EC"/>
    <w:multiLevelType w:val="hybridMultilevel"/>
    <w:tmpl w:val="A0E276C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248331E"/>
    <w:multiLevelType w:val="hybridMultilevel"/>
    <w:tmpl w:val="A330FC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359B2D6F"/>
    <w:multiLevelType w:val="hybridMultilevel"/>
    <w:tmpl w:val="B7AA83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3F4F6BC2"/>
    <w:multiLevelType w:val="hybridMultilevel"/>
    <w:tmpl w:val="819E2B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6101E06"/>
    <w:multiLevelType w:val="hybridMultilevel"/>
    <w:tmpl w:val="EC5AFE8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4B1540D"/>
    <w:multiLevelType w:val="hybridMultilevel"/>
    <w:tmpl w:val="5C02373A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8742FA"/>
    <w:multiLevelType w:val="hybridMultilevel"/>
    <w:tmpl w:val="44B4100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57743916"/>
    <w:multiLevelType w:val="hybridMultilevel"/>
    <w:tmpl w:val="644671F4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402771D"/>
    <w:multiLevelType w:val="hybridMultilevel"/>
    <w:tmpl w:val="DEC4C79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1AE75F4"/>
    <w:multiLevelType w:val="hybridMultilevel"/>
    <w:tmpl w:val="EC24AC1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25D3318"/>
    <w:multiLevelType w:val="hybridMultilevel"/>
    <w:tmpl w:val="DA5232F8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A6A7914"/>
    <w:multiLevelType w:val="hybridMultilevel"/>
    <w:tmpl w:val="8988BE3C"/>
    <w:lvl w:ilvl="0" w:tplc="8FE016CA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5"/>
        <w:w w:val="100"/>
        <w:sz w:val="24"/>
        <w:szCs w:val="24"/>
        <w:lang w:val="en-GB" w:eastAsia="en-GB" w:bidi="en-GB"/>
      </w:rPr>
    </w:lvl>
    <w:lvl w:ilvl="1" w:tplc="A63001FE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ACCA5C0C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A06CC08E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A0B239B4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FE70DAC4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3732FEF2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159C722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0B983998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32" w15:restartNumberingAfterBreak="0">
    <w:nsid w:val="7E8E73E9"/>
    <w:multiLevelType w:val="hybridMultilevel"/>
    <w:tmpl w:val="0DD4C2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22"/>
  </w:num>
  <w:num w:numId="3">
    <w:abstractNumId w:val="14"/>
  </w:num>
  <w:num w:numId="4">
    <w:abstractNumId w:val="11"/>
  </w:num>
  <w:num w:numId="5">
    <w:abstractNumId w:val="32"/>
  </w:num>
  <w:num w:numId="6">
    <w:abstractNumId w:val="26"/>
  </w:num>
  <w:num w:numId="7">
    <w:abstractNumId w:val="21"/>
  </w:num>
  <w:num w:numId="8">
    <w:abstractNumId w:val="12"/>
  </w:num>
  <w:num w:numId="9">
    <w:abstractNumId w:val="18"/>
  </w:num>
  <w:num w:numId="10">
    <w:abstractNumId w:val="16"/>
  </w:num>
  <w:num w:numId="11">
    <w:abstractNumId w:val="15"/>
  </w:num>
  <w:num w:numId="12">
    <w:abstractNumId w:val="31"/>
  </w:num>
  <w:num w:numId="13">
    <w:abstractNumId w:val="0"/>
  </w:num>
  <w:num w:numId="14">
    <w:abstractNumId w:val="1"/>
  </w:num>
  <w:num w:numId="15">
    <w:abstractNumId w:val="2"/>
  </w:num>
  <w:num w:numId="16">
    <w:abstractNumId w:val="3"/>
  </w:num>
  <w:num w:numId="17">
    <w:abstractNumId w:val="8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9"/>
  </w:num>
  <w:num w:numId="23">
    <w:abstractNumId w:val="24"/>
  </w:num>
  <w:num w:numId="24">
    <w:abstractNumId w:val="19"/>
  </w:num>
  <w:num w:numId="25">
    <w:abstractNumId w:val="20"/>
  </w:num>
  <w:num w:numId="26">
    <w:abstractNumId w:val="29"/>
  </w:num>
  <w:num w:numId="27">
    <w:abstractNumId w:val="13"/>
  </w:num>
  <w:num w:numId="28">
    <w:abstractNumId w:val="17"/>
  </w:num>
  <w:num w:numId="29">
    <w:abstractNumId w:val="28"/>
  </w:num>
  <w:num w:numId="30">
    <w:abstractNumId w:val="27"/>
  </w:num>
  <w:num w:numId="31">
    <w:abstractNumId w:val="25"/>
  </w:num>
  <w:num w:numId="32">
    <w:abstractNumId w:val="30"/>
  </w:num>
  <w:num w:numId="3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86"/>
  <w:hideSpellingErrors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quacul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9rffffgf0ts3es0wcvpxaq0ppaa2ffa2xe&quot;&gt;Matthew Hamilton-2020 version&lt;record-ids&gt;&lt;item&gt;1978&lt;/item&gt;&lt;item&gt;3074&lt;/item&gt;&lt;item&gt;5484&lt;/item&gt;&lt;item&gt;5901&lt;/item&gt;&lt;item&gt;5951&lt;/item&gt;&lt;item&gt;6073&lt;/item&gt;&lt;item&gt;6138&lt;/item&gt;&lt;item&gt;6243&lt;/item&gt;&lt;item&gt;6244&lt;/item&gt;&lt;item&gt;6258&lt;/item&gt;&lt;/record-ids&gt;&lt;/item&gt;&lt;/Libraries&gt;"/>
  </w:docVars>
  <w:rsids>
    <w:rsidRoot w:val="00E32242"/>
    <w:rsid w:val="000141B2"/>
    <w:rsid w:val="00033D02"/>
    <w:rsid w:val="00042575"/>
    <w:rsid w:val="0004740F"/>
    <w:rsid w:val="00047A8A"/>
    <w:rsid w:val="00055CF3"/>
    <w:rsid w:val="0008527A"/>
    <w:rsid w:val="0008768B"/>
    <w:rsid w:val="000A0F11"/>
    <w:rsid w:val="000A0F3F"/>
    <w:rsid w:val="000A1AD5"/>
    <w:rsid w:val="000C7CBE"/>
    <w:rsid w:val="000D7AB3"/>
    <w:rsid w:val="000E1BC5"/>
    <w:rsid w:val="000F7832"/>
    <w:rsid w:val="001052BE"/>
    <w:rsid w:val="00106445"/>
    <w:rsid w:val="001138A3"/>
    <w:rsid w:val="00120703"/>
    <w:rsid w:val="00121E42"/>
    <w:rsid w:val="0015570A"/>
    <w:rsid w:val="00172737"/>
    <w:rsid w:val="00173726"/>
    <w:rsid w:val="00173F5A"/>
    <w:rsid w:val="00186F3C"/>
    <w:rsid w:val="001C60B0"/>
    <w:rsid w:val="001D013B"/>
    <w:rsid w:val="001D6E38"/>
    <w:rsid w:val="00206E2D"/>
    <w:rsid w:val="00212ECB"/>
    <w:rsid w:val="00232938"/>
    <w:rsid w:val="00240365"/>
    <w:rsid w:val="00243F8D"/>
    <w:rsid w:val="002574BF"/>
    <w:rsid w:val="00283A73"/>
    <w:rsid w:val="002901E5"/>
    <w:rsid w:val="0029554D"/>
    <w:rsid w:val="002C578B"/>
    <w:rsid w:val="002E642D"/>
    <w:rsid w:val="002E7B9C"/>
    <w:rsid w:val="002E7C0C"/>
    <w:rsid w:val="0030565A"/>
    <w:rsid w:val="00314C85"/>
    <w:rsid w:val="00316139"/>
    <w:rsid w:val="00323409"/>
    <w:rsid w:val="003300F9"/>
    <w:rsid w:val="00351796"/>
    <w:rsid w:val="00376F95"/>
    <w:rsid w:val="00377E97"/>
    <w:rsid w:val="003A0F64"/>
    <w:rsid w:val="003A1918"/>
    <w:rsid w:val="003B26D0"/>
    <w:rsid w:val="003B3769"/>
    <w:rsid w:val="003B4948"/>
    <w:rsid w:val="003C42E8"/>
    <w:rsid w:val="003D76F6"/>
    <w:rsid w:val="003E2E44"/>
    <w:rsid w:val="003E69A7"/>
    <w:rsid w:val="003E7173"/>
    <w:rsid w:val="003F201A"/>
    <w:rsid w:val="00406C52"/>
    <w:rsid w:val="0040735D"/>
    <w:rsid w:val="004107E9"/>
    <w:rsid w:val="00431941"/>
    <w:rsid w:val="004422FA"/>
    <w:rsid w:val="004466BD"/>
    <w:rsid w:val="0045123F"/>
    <w:rsid w:val="004A2F4D"/>
    <w:rsid w:val="004A3424"/>
    <w:rsid w:val="004A56E9"/>
    <w:rsid w:val="004B52D9"/>
    <w:rsid w:val="004B591F"/>
    <w:rsid w:val="004B7388"/>
    <w:rsid w:val="004C1E67"/>
    <w:rsid w:val="004C5675"/>
    <w:rsid w:val="004D1242"/>
    <w:rsid w:val="004E112D"/>
    <w:rsid w:val="004F43D3"/>
    <w:rsid w:val="00506E71"/>
    <w:rsid w:val="005122A5"/>
    <w:rsid w:val="0052648E"/>
    <w:rsid w:val="00540225"/>
    <w:rsid w:val="005572AC"/>
    <w:rsid w:val="00566740"/>
    <w:rsid w:val="00566C55"/>
    <w:rsid w:val="00573AC7"/>
    <w:rsid w:val="005C10F3"/>
    <w:rsid w:val="005C17EF"/>
    <w:rsid w:val="005C5275"/>
    <w:rsid w:val="005D2E17"/>
    <w:rsid w:val="005E5C1D"/>
    <w:rsid w:val="006061DC"/>
    <w:rsid w:val="00621DF5"/>
    <w:rsid w:val="00631EA1"/>
    <w:rsid w:val="006432E5"/>
    <w:rsid w:val="006478EF"/>
    <w:rsid w:val="006579F5"/>
    <w:rsid w:val="006660C1"/>
    <w:rsid w:val="006774B5"/>
    <w:rsid w:val="00681AA5"/>
    <w:rsid w:val="0068589C"/>
    <w:rsid w:val="006907E1"/>
    <w:rsid w:val="006A4DB3"/>
    <w:rsid w:val="006A544D"/>
    <w:rsid w:val="006B779E"/>
    <w:rsid w:val="006E5473"/>
    <w:rsid w:val="006F5120"/>
    <w:rsid w:val="006F5F00"/>
    <w:rsid w:val="00721C89"/>
    <w:rsid w:val="00733E7D"/>
    <w:rsid w:val="007347CC"/>
    <w:rsid w:val="00736018"/>
    <w:rsid w:val="0074778D"/>
    <w:rsid w:val="0075168F"/>
    <w:rsid w:val="0078081D"/>
    <w:rsid w:val="0078615B"/>
    <w:rsid w:val="007972C9"/>
    <w:rsid w:val="007A0288"/>
    <w:rsid w:val="007A5078"/>
    <w:rsid w:val="007B32E3"/>
    <w:rsid w:val="007C72D7"/>
    <w:rsid w:val="007D2960"/>
    <w:rsid w:val="007F7545"/>
    <w:rsid w:val="008050D8"/>
    <w:rsid w:val="008058E7"/>
    <w:rsid w:val="00811F41"/>
    <w:rsid w:val="008530D9"/>
    <w:rsid w:val="00854273"/>
    <w:rsid w:val="00862738"/>
    <w:rsid w:val="00905A44"/>
    <w:rsid w:val="0091455C"/>
    <w:rsid w:val="00947946"/>
    <w:rsid w:val="00960079"/>
    <w:rsid w:val="00966A32"/>
    <w:rsid w:val="009676BB"/>
    <w:rsid w:val="00987CDB"/>
    <w:rsid w:val="009A7001"/>
    <w:rsid w:val="009B0642"/>
    <w:rsid w:val="009D4C11"/>
    <w:rsid w:val="009D4ED9"/>
    <w:rsid w:val="009D51FA"/>
    <w:rsid w:val="009E04B7"/>
    <w:rsid w:val="009F0CA1"/>
    <w:rsid w:val="009F45A2"/>
    <w:rsid w:val="009F5E4B"/>
    <w:rsid w:val="00A04CFD"/>
    <w:rsid w:val="00A04E3C"/>
    <w:rsid w:val="00A149F5"/>
    <w:rsid w:val="00A152B1"/>
    <w:rsid w:val="00A2056A"/>
    <w:rsid w:val="00A47652"/>
    <w:rsid w:val="00A5683C"/>
    <w:rsid w:val="00A6726B"/>
    <w:rsid w:val="00A902A2"/>
    <w:rsid w:val="00AA4688"/>
    <w:rsid w:val="00AA6907"/>
    <w:rsid w:val="00AB25FE"/>
    <w:rsid w:val="00AC6134"/>
    <w:rsid w:val="00AD70FE"/>
    <w:rsid w:val="00AF0682"/>
    <w:rsid w:val="00AF3733"/>
    <w:rsid w:val="00B21B43"/>
    <w:rsid w:val="00B22EA6"/>
    <w:rsid w:val="00B2443E"/>
    <w:rsid w:val="00B33453"/>
    <w:rsid w:val="00B3354F"/>
    <w:rsid w:val="00B409C6"/>
    <w:rsid w:val="00B47A6D"/>
    <w:rsid w:val="00B55568"/>
    <w:rsid w:val="00B734DB"/>
    <w:rsid w:val="00B87037"/>
    <w:rsid w:val="00B920E5"/>
    <w:rsid w:val="00BA2B63"/>
    <w:rsid w:val="00BA4D4A"/>
    <w:rsid w:val="00BB0B5C"/>
    <w:rsid w:val="00BC120A"/>
    <w:rsid w:val="00C02E34"/>
    <w:rsid w:val="00C4089F"/>
    <w:rsid w:val="00C61041"/>
    <w:rsid w:val="00C66070"/>
    <w:rsid w:val="00C84771"/>
    <w:rsid w:val="00C92E3E"/>
    <w:rsid w:val="00CA262A"/>
    <w:rsid w:val="00CB2AF6"/>
    <w:rsid w:val="00CD10C9"/>
    <w:rsid w:val="00CD15AC"/>
    <w:rsid w:val="00CD2FDE"/>
    <w:rsid w:val="00CD3DB5"/>
    <w:rsid w:val="00CD5890"/>
    <w:rsid w:val="00CD7D23"/>
    <w:rsid w:val="00CE0846"/>
    <w:rsid w:val="00D03BD3"/>
    <w:rsid w:val="00D10590"/>
    <w:rsid w:val="00D325D7"/>
    <w:rsid w:val="00D41714"/>
    <w:rsid w:val="00D47270"/>
    <w:rsid w:val="00D55D99"/>
    <w:rsid w:val="00D566E6"/>
    <w:rsid w:val="00D70078"/>
    <w:rsid w:val="00D71821"/>
    <w:rsid w:val="00DA31E8"/>
    <w:rsid w:val="00DD1BFF"/>
    <w:rsid w:val="00DD2BC9"/>
    <w:rsid w:val="00DD4C80"/>
    <w:rsid w:val="00DF0C8C"/>
    <w:rsid w:val="00DF4B39"/>
    <w:rsid w:val="00DF66C6"/>
    <w:rsid w:val="00E23ED9"/>
    <w:rsid w:val="00E32242"/>
    <w:rsid w:val="00E46695"/>
    <w:rsid w:val="00E54874"/>
    <w:rsid w:val="00E700F5"/>
    <w:rsid w:val="00E729C2"/>
    <w:rsid w:val="00E92FAC"/>
    <w:rsid w:val="00EB797D"/>
    <w:rsid w:val="00EB7DD2"/>
    <w:rsid w:val="00EC3E15"/>
    <w:rsid w:val="00EC71B9"/>
    <w:rsid w:val="00ED04DE"/>
    <w:rsid w:val="00ED44E7"/>
    <w:rsid w:val="00ED4D30"/>
    <w:rsid w:val="00EF0557"/>
    <w:rsid w:val="00F0769B"/>
    <w:rsid w:val="00F21445"/>
    <w:rsid w:val="00F23197"/>
    <w:rsid w:val="00F25A8B"/>
    <w:rsid w:val="00F320E6"/>
    <w:rsid w:val="00F35717"/>
    <w:rsid w:val="00F51D85"/>
    <w:rsid w:val="00F6369A"/>
    <w:rsid w:val="00F650EF"/>
    <w:rsid w:val="00F7026A"/>
    <w:rsid w:val="00F81201"/>
    <w:rsid w:val="00FD55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my-M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1"/>
    </o:shapelayout>
  </w:shapeDefaults>
  <w:decimalSymbol w:val="."/>
  <w:listSeparator w:val=","/>
  <w14:docId w14:val="3A8EE12A"/>
  <w15:chartTrackingRefBased/>
  <w15:docId w15:val="{2DBE37F9-A7AB-4C44-ADA0-2DE2324BB8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Times New Roman"/>
        <w:lang w:val="en-MY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6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37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544D"/>
    <w:pPr>
      <w:spacing w:line="259" w:lineRule="auto"/>
    </w:pPr>
    <w:rPr>
      <w:rFonts w:eastAsiaTheme="minorEastAsia" w:cstheme="minorBidi"/>
      <w:color w:val="000000" w:themeColor="text1"/>
      <w:sz w:val="24"/>
      <w:szCs w:val="22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F5120"/>
    <w:pPr>
      <w:keepNext/>
      <w:keepLines/>
      <w:spacing w:before="120" w:after="120" w:line="240" w:lineRule="auto"/>
      <w:outlineLvl w:val="0"/>
    </w:pPr>
    <w:rPr>
      <w:rFonts w:eastAsiaTheme="majorEastAsia" w:cstheme="majorBidi"/>
      <w:b/>
      <w:color w:val="0099CD" w:themeColor="text2"/>
      <w:sz w:val="40"/>
      <w:szCs w:val="32"/>
      <w:lang w:val="en-US"/>
    </w:rPr>
  </w:style>
  <w:style w:type="paragraph" w:styleId="Heading2">
    <w:name w:val="heading 2"/>
    <w:aliases w:val="Subheading1"/>
    <w:basedOn w:val="Normal"/>
    <w:next w:val="Normal"/>
    <w:link w:val="Heading2Char"/>
    <w:uiPriority w:val="9"/>
    <w:unhideWhenUsed/>
    <w:qFormat/>
    <w:rsid w:val="00CA262A"/>
    <w:pPr>
      <w:keepNext/>
      <w:keepLines/>
      <w:spacing w:after="120"/>
      <w:outlineLvl w:val="1"/>
    </w:pPr>
    <w:rPr>
      <w:rFonts w:eastAsiaTheme="majorEastAsia" w:cstheme="majorBidi"/>
      <w:b/>
      <w:noProof/>
      <w:color w:val="43A1A1" w:themeColor="background2" w:themeShade="BF"/>
      <w:sz w:val="32"/>
      <w:szCs w:val="26"/>
      <w:lang w:eastAsia="en-GB"/>
    </w:rPr>
  </w:style>
  <w:style w:type="paragraph" w:styleId="Heading3">
    <w:name w:val="heading 3"/>
    <w:aliases w:val="Subheading2"/>
    <w:basedOn w:val="Normal"/>
    <w:next w:val="Normal"/>
    <w:link w:val="Heading3Char"/>
    <w:uiPriority w:val="9"/>
    <w:unhideWhenUsed/>
    <w:qFormat/>
    <w:rsid w:val="0004740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b/>
      <w:color w:val="6FC3C3" w:themeColor="background2"/>
    </w:rPr>
  </w:style>
  <w:style w:type="paragraph" w:styleId="Heading4">
    <w:name w:val="heading 4"/>
    <w:aliases w:val="Subheading3"/>
    <w:basedOn w:val="Normal"/>
    <w:next w:val="Normal"/>
    <w:link w:val="Heading4Char"/>
    <w:uiPriority w:val="9"/>
    <w:unhideWhenUsed/>
    <w:qFormat/>
    <w:rsid w:val="0004740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Cs/>
      <w:color w:val="A8DBDB" w:themeColor="background2" w:themeTint="99"/>
    </w:rPr>
  </w:style>
  <w:style w:type="paragraph" w:styleId="Heading5">
    <w:name w:val="heading 5"/>
    <w:aliases w:val="Subheading4"/>
    <w:basedOn w:val="Normal"/>
    <w:next w:val="Normal"/>
    <w:link w:val="Heading5Char"/>
    <w:uiPriority w:val="9"/>
    <w:semiHidden/>
    <w:unhideWhenUsed/>
    <w:qFormat/>
    <w:rsid w:val="0004740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C5E7E7" w:themeColor="background2" w:themeTint="6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5120"/>
    <w:rPr>
      <w:rFonts w:eastAsiaTheme="majorEastAsia" w:cstheme="majorBidi"/>
      <w:b/>
      <w:color w:val="0099CD" w:themeColor="text2"/>
      <w:sz w:val="40"/>
      <w:szCs w:val="32"/>
      <w:lang w:val="en-US"/>
    </w:rPr>
  </w:style>
  <w:style w:type="character" w:customStyle="1" w:styleId="Heading2Char">
    <w:name w:val="Heading 2 Char"/>
    <w:aliases w:val="Subheading1 Char"/>
    <w:basedOn w:val="DefaultParagraphFont"/>
    <w:link w:val="Heading2"/>
    <w:uiPriority w:val="9"/>
    <w:rsid w:val="00CA262A"/>
    <w:rPr>
      <w:rFonts w:eastAsiaTheme="majorEastAsia" w:cstheme="majorBidi"/>
      <w:b/>
      <w:noProof/>
      <w:color w:val="43A1A1" w:themeColor="background2" w:themeShade="BF"/>
      <w:sz w:val="32"/>
      <w:szCs w:val="26"/>
      <w:lang w:val="en-GB"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EC3E15"/>
    <w:pPr>
      <w:contextualSpacing/>
    </w:pPr>
    <w:rPr>
      <w:rFonts w:eastAsiaTheme="majorEastAsia" w:cstheme="majorBidi"/>
      <w:b/>
      <w:color w:val="0099CD" w:themeColor="text2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C3E15"/>
    <w:rPr>
      <w:rFonts w:ascii="Calibri Light" w:eastAsiaTheme="majorEastAsia" w:hAnsi="Calibri Light" w:cstheme="majorBidi"/>
      <w:b/>
      <w:color w:val="0099CD" w:themeColor="text2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45123F"/>
    <w:pPr>
      <w:numPr>
        <w:ilvl w:val="1"/>
      </w:numPr>
      <w:spacing w:after="160"/>
    </w:pPr>
    <w:rPr>
      <w:b/>
      <w:color w:val="F7C542" w:themeColor="accent1"/>
      <w:spacing w:val="15"/>
      <w:sz w:val="40"/>
    </w:rPr>
  </w:style>
  <w:style w:type="character" w:customStyle="1" w:styleId="SubtitleChar">
    <w:name w:val="Subtitle Char"/>
    <w:basedOn w:val="DefaultParagraphFont"/>
    <w:link w:val="Subtitle"/>
    <w:uiPriority w:val="11"/>
    <w:rsid w:val="0045123F"/>
    <w:rPr>
      <w:rFonts w:eastAsiaTheme="minorEastAsia" w:cstheme="minorBidi"/>
      <w:b/>
      <w:color w:val="F7C542" w:themeColor="accent1"/>
      <w:spacing w:val="15"/>
      <w:sz w:val="40"/>
      <w:szCs w:val="22"/>
      <w:lang w:val="en-GB"/>
    </w:rPr>
  </w:style>
  <w:style w:type="character" w:styleId="Emphasis">
    <w:name w:val="Emphasis"/>
    <w:basedOn w:val="DefaultParagraphFont"/>
    <w:uiPriority w:val="20"/>
    <w:qFormat/>
    <w:rsid w:val="00E32242"/>
    <w:rPr>
      <w:rFonts w:ascii="Arial" w:hAnsi="Arial"/>
      <w:i/>
      <w:iCs/>
    </w:rPr>
  </w:style>
  <w:style w:type="character" w:styleId="Strong">
    <w:name w:val="Strong"/>
    <w:basedOn w:val="DefaultParagraphFont"/>
    <w:uiPriority w:val="22"/>
    <w:qFormat/>
    <w:rsid w:val="00E32242"/>
    <w:rPr>
      <w:rFonts w:ascii="Arial" w:hAnsi="Arial"/>
      <w:b/>
      <w:bCs/>
    </w:rPr>
  </w:style>
  <w:style w:type="paragraph" w:styleId="IntenseQuote">
    <w:name w:val="Intense Quote"/>
    <w:basedOn w:val="Normal"/>
    <w:next w:val="Normal"/>
    <w:link w:val="IntenseQuoteChar"/>
    <w:uiPriority w:val="60"/>
    <w:qFormat/>
    <w:rsid w:val="00F650EF"/>
    <w:pPr>
      <w:pBdr>
        <w:top w:val="single" w:sz="4" w:space="10" w:color="F7C542" w:themeColor="accent1"/>
        <w:bottom w:val="single" w:sz="4" w:space="10" w:color="F7C542" w:themeColor="accent1"/>
      </w:pBdr>
      <w:spacing w:before="360" w:after="360"/>
      <w:ind w:left="864" w:right="864"/>
      <w:jc w:val="center"/>
    </w:pPr>
    <w:rPr>
      <w:i/>
      <w:iCs/>
      <w:color w:val="6FC3C3" w:themeColor="background2"/>
    </w:rPr>
  </w:style>
  <w:style w:type="character" w:customStyle="1" w:styleId="IntenseQuoteChar">
    <w:name w:val="Intense Quote Char"/>
    <w:basedOn w:val="DefaultParagraphFont"/>
    <w:link w:val="IntenseQuote"/>
    <w:uiPriority w:val="60"/>
    <w:rsid w:val="00F650EF"/>
    <w:rPr>
      <w:rFonts w:cstheme="minorBidi"/>
      <w:i/>
      <w:iCs/>
      <w:color w:val="6FC3C3" w:themeColor="background2"/>
      <w:szCs w:val="22"/>
      <w:lang w:val="en-GB"/>
    </w:rPr>
  </w:style>
  <w:style w:type="character" w:styleId="SubtleEmphasis">
    <w:name w:val="Subtle Emphasis"/>
    <w:basedOn w:val="DefaultParagraphFont"/>
    <w:uiPriority w:val="65"/>
    <w:qFormat/>
    <w:rsid w:val="00E32242"/>
    <w:rPr>
      <w:rFonts w:ascii="Arial" w:hAnsi="Arial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66"/>
    <w:qFormat/>
    <w:rsid w:val="00F650EF"/>
    <w:rPr>
      <w:rFonts w:ascii="Arial" w:hAnsi="Arial"/>
      <w:i/>
      <w:iCs/>
      <w:color w:val="6FC3C3" w:themeColor="background2"/>
    </w:rPr>
  </w:style>
  <w:style w:type="character" w:styleId="SubtleReference">
    <w:name w:val="Subtle Reference"/>
    <w:basedOn w:val="DefaultParagraphFont"/>
    <w:uiPriority w:val="67"/>
    <w:qFormat/>
    <w:rsid w:val="00E32242"/>
    <w:rPr>
      <w:rFonts w:ascii="Arial" w:hAnsi="Arial"/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68"/>
    <w:qFormat/>
    <w:rsid w:val="00F650EF"/>
    <w:rPr>
      <w:rFonts w:ascii="Arial" w:hAnsi="Arial"/>
      <w:b/>
      <w:bCs/>
      <w:smallCaps/>
      <w:color w:val="6FC3C3" w:themeColor="background2"/>
      <w:spacing w:val="5"/>
    </w:rPr>
  </w:style>
  <w:style w:type="character" w:styleId="BookTitle">
    <w:name w:val="Book Title"/>
    <w:basedOn w:val="DefaultParagraphFont"/>
    <w:uiPriority w:val="69"/>
    <w:qFormat/>
    <w:rsid w:val="00E32242"/>
    <w:rPr>
      <w:rFonts w:ascii="Arial" w:hAnsi="Arial"/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rsid w:val="005C10F3"/>
    <w:pPr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E3224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2242"/>
    <w:rPr>
      <w:i/>
      <w:iCs/>
      <w:color w:val="404040" w:themeColor="text1" w:themeTint="BF"/>
      <w:sz w:val="24"/>
      <w:szCs w:val="24"/>
      <w:lang w:val="en-US"/>
    </w:rPr>
  </w:style>
  <w:style w:type="paragraph" w:styleId="NoSpacing">
    <w:name w:val="No Spacing"/>
    <w:autoRedefine/>
    <w:uiPriority w:val="1"/>
    <w:qFormat/>
    <w:rsid w:val="00E32242"/>
    <w:rPr>
      <w:sz w:val="24"/>
      <w:szCs w:val="24"/>
      <w:lang w:val="en-US"/>
    </w:rPr>
  </w:style>
  <w:style w:type="character" w:customStyle="1" w:styleId="Heading3Char">
    <w:name w:val="Heading 3 Char"/>
    <w:aliases w:val="Subheading2 Char"/>
    <w:basedOn w:val="DefaultParagraphFont"/>
    <w:link w:val="Heading3"/>
    <w:uiPriority w:val="9"/>
    <w:rsid w:val="0004740F"/>
    <w:rPr>
      <w:rFonts w:asciiTheme="majorHAnsi" w:eastAsiaTheme="majorEastAsia" w:hAnsiTheme="majorHAnsi" w:cstheme="majorBidi"/>
      <w:b/>
      <w:color w:val="6FC3C3" w:themeColor="background2"/>
      <w:sz w:val="24"/>
      <w:szCs w:val="22"/>
      <w:lang w:val="en-GB"/>
    </w:rPr>
  </w:style>
  <w:style w:type="paragraph" w:customStyle="1" w:styleId="TableParagraph">
    <w:name w:val="Table Paragraph"/>
    <w:basedOn w:val="Normal"/>
    <w:uiPriority w:val="1"/>
    <w:qFormat/>
    <w:rsid w:val="00E32242"/>
    <w:pPr>
      <w:widowControl w:val="0"/>
      <w:autoSpaceDE w:val="0"/>
      <w:autoSpaceDN w:val="0"/>
      <w:spacing w:before="1" w:line="240" w:lineRule="auto"/>
      <w:ind w:left="57"/>
    </w:pPr>
    <w:rPr>
      <w:rFonts w:eastAsia="Arial" w:cs="Arial"/>
      <w:color w:val="auto"/>
      <w:sz w:val="22"/>
      <w:lang w:eastAsia="en-GB" w:bidi="en-GB"/>
    </w:rPr>
  </w:style>
  <w:style w:type="paragraph" w:customStyle="1" w:styleId="PRHeading01WorldFishParagraphStyleWorldFishProgramReport">
    <w:name w:val="PR_Heading_01 (WorldFish_Paragraph_Style:WorldFish_Program_Report)"/>
    <w:basedOn w:val="Normal"/>
    <w:uiPriority w:val="99"/>
    <w:rsid w:val="006A544D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Cond" w:hAnsi="Myriad Pro Cond" w:cs="Myriad Pro Cond"/>
      <w:b/>
      <w:bCs/>
      <w:color w:val="1A4884"/>
      <w:sz w:val="32"/>
      <w:szCs w:val="32"/>
    </w:rPr>
  </w:style>
  <w:style w:type="paragraph" w:customStyle="1" w:styleId="PRBodyTextWorldFishParagraphStyleWorldFishProgramReport">
    <w:name w:val="PR_Body_Text (WorldFish_Paragraph_Style:WorldFish_Program_Report)"/>
    <w:basedOn w:val="Normal"/>
    <w:uiPriority w:val="99"/>
    <w:rsid w:val="006A544D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Light" w:hAnsi="Myriad Pro Light" w:cs="Myriad Pro Light"/>
      <w:color w:val="000000"/>
      <w:szCs w:val="24"/>
      <w:lang w:val="en-US"/>
    </w:rPr>
  </w:style>
  <w:style w:type="paragraph" w:customStyle="1" w:styleId="PRContentsWorldFishParagraphStyleWorldFishProgramReport">
    <w:name w:val="PR_Contents (WorldFish_Paragraph_Style:WorldFish_Program_Report)"/>
    <w:basedOn w:val="Normal"/>
    <w:uiPriority w:val="99"/>
    <w:rsid w:val="006A544D"/>
    <w:pPr>
      <w:tabs>
        <w:tab w:val="left" w:pos="10772"/>
      </w:tabs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Cond" w:hAnsi="Myriad Pro Cond" w:cs="Myriad Pro Cond"/>
      <w:color w:val="1A4884"/>
      <w:sz w:val="50"/>
      <w:szCs w:val="50"/>
    </w:rPr>
  </w:style>
  <w:style w:type="paragraph" w:styleId="BodyText">
    <w:name w:val="Body Text"/>
    <w:basedOn w:val="Normal"/>
    <w:link w:val="BodyTextChar"/>
    <w:uiPriority w:val="1"/>
    <w:qFormat/>
    <w:rsid w:val="00314C85"/>
    <w:pPr>
      <w:widowControl w:val="0"/>
      <w:autoSpaceDE w:val="0"/>
      <w:autoSpaceDN w:val="0"/>
      <w:spacing w:line="240" w:lineRule="auto"/>
    </w:pPr>
    <w:rPr>
      <w:rFonts w:asciiTheme="minorHAnsi" w:eastAsia="MyriadPro-Light" w:hAnsiTheme="minorHAnsi" w:cs="MyriadPro-Light"/>
      <w:color w:val="auto"/>
      <w:szCs w:val="24"/>
      <w:lang w:eastAsia="en-GB" w:bidi="en-GB"/>
    </w:rPr>
  </w:style>
  <w:style w:type="character" w:customStyle="1" w:styleId="BodyTextChar">
    <w:name w:val="Body Text Char"/>
    <w:basedOn w:val="DefaultParagraphFont"/>
    <w:link w:val="BodyText"/>
    <w:uiPriority w:val="1"/>
    <w:rsid w:val="00314C85"/>
    <w:rPr>
      <w:rFonts w:asciiTheme="minorHAnsi" w:eastAsia="MyriadPro-Light" w:hAnsiTheme="minorHAnsi" w:cs="MyriadPro-Light"/>
      <w:sz w:val="24"/>
      <w:szCs w:val="24"/>
      <w:lang w:val="en-GB" w:eastAsia="en-GB" w:bidi="en-GB"/>
    </w:rPr>
  </w:style>
  <w:style w:type="character" w:customStyle="1" w:styleId="Heading4Char">
    <w:name w:val="Heading 4 Char"/>
    <w:aliases w:val="Subheading3 Char"/>
    <w:basedOn w:val="DefaultParagraphFont"/>
    <w:link w:val="Heading4"/>
    <w:uiPriority w:val="9"/>
    <w:rsid w:val="0004740F"/>
    <w:rPr>
      <w:rFonts w:asciiTheme="majorHAnsi" w:eastAsiaTheme="majorEastAsia" w:hAnsiTheme="majorHAnsi" w:cstheme="majorBidi"/>
      <w:iCs/>
      <w:color w:val="A8DBDB" w:themeColor="background2" w:themeTint="99"/>
      <w:sz w:val="24"/>
      <w:szCs w:val="22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6B779E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779E"/>
    <w:rPr>
      <w:rFonts w:cstheme="minorBidi"/>
      <w:color w:val="000000" w:themeColor="text1"/>
      <w:sz w:val="24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6B779E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779E"/>
    <w:rPr>
      <w:rFonts w:cstheme="minorBidi"/>
      <w:color w:val="000000" w:themeColor="text1"/>
      <w:sz w:val="24"/>
      <w:szCs w:val="22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E54874"/>
    <w:pPr>
      <w:tabs>
        <w:tab w:val="right" w:leader="dot" w:pos="10450"/>
      </w:tabs>
      <w:spacing w:after="100"/>
    </w:pPr>
    <w:rPr>
      <w:noProof/>
      <w:color w:val="007299" w:themeColor="text2" w:themeShade="BF"/>
    </w:rPr>
  </w:style>
  <w:style w:type="paragraph" w:styleId="TOC2">
    <w:name w:val="toc 2"/>
    <w:basedOn w:val="Normal"/>
    <w:next w:val="Normal"/>
    <w:autoRedefine/>
    <w:uiPriority w:val="39"/>
    <w:unhideWhenUsed/>
    <w:rsid w:val="00CD3DB5"/>
    <w:pPr>
      <w:tabs>
        <w:tab w:val="right" w:leader="dot" w:pos="10450"/>
      </w:tabs>
      <w:spacing w:after="100"/>
      <w:ind w:left="240"/>
    </w:pPr>
    <w:rPr>
      <w:noProof/>
      <w:color w:val="6FC3C3" w:themeColor="background2"/>
    </w:rPr>
  </w:style>
  <w:style w:type="paragraph" w:styleId="TOC3">
    <w:name w:val="toc 3"/>
    <w:basedOn w:val="Normal"/>
    <w:next w:val="Normal"/>
    <w:autoRedefine/>
    <w:uiPriority w:val="39"/>
    <w:unhideWhenUsed/>
    <w:rsid w:val="002574BF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6F5120"/>
    <w:rPr>
      <w:color w:val="0099CD" w:themeColor="text2"/>
      <w:u w:val="none"/>
    </w:rPr>
  </w:style>
  <w:style w:type="paragraph" w:styleId="TableofFigures">
    <w:name w:val="table of figures"/>
    <w:basedOn w:val="Normal"/>
    <w:next w:val="Normal"/>
    <w:uiPriority w:val="99"/>
    <w:unhideWhenUsed/>
    <w:rsid w:val="002574BF"/>
  </w:style>
  <w:style w:type="character" w:styleId="PageNumber">
    <w:name w:val="page number"/>
    <w:basedOn w:val="DefaultParagraphFont"/>
    <w:uiPriority w:val="99"/>
    <w:semiHidden/>
    <w:unhideWhenUsed/>
    <w:rsid w:val="0091455C"/>
  </w:style>
  <w:style w:type="paragraph" w:customStyle="1" w:styleId="PBBoxBodyTextWorldFishParagraphStyleWorldFishProgramBrief">
    <w:name w:val="PB_Box_Body_Text (WorldFish_Paragraph_Style:WorldFish_Program_Brief)"/>
    <w:basedOn w:val="Normal"/>
    <w:uiPriority w:val="99"/>
    <w:rsid w:val="003C42E8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Light" w:hAnsi="Myriad Pro Light" w:cs="Myriad Pro Light"/>
      <w:color w:val="000000"/>
      <w:szCs w:val="24"/>
      <w:lang w:val="en-US"/>
    </w:rPr>
  </w:style>
  <w:style w:type="paragraph" w:customStyle="1" w:styleId="BasicParagraph">
    <w:name w:val="[Basic Paragraph]"/>
    <w:basedOn w:val="Normal"/>
    <w:uiPriority w:val="99"/>
    <w:rsid w:val="003B4948"/>
    <w:pPr>
      <w:autoSpaceDE w:val="0"/>
      <w:autoSpaceDN w:val="0"/>
      <w:adjustRightInd w:val="0"/>
      <w:spacing w:line="288" w:lineRule="auto"/>
      <w:textAlignment w:val="center"/>
    </w:pPr>
    <w:rPr>
      <w:rFonts w:ascii="Minion Pro" w:hAnsi="Minion Pro" w:cs="Minion Pro"/>
      <w:color w:val="000000"/>
      <w:szCs w:val="24"/>
    </w:rPr>
  </w:style>
  <w:style w:type="character" w:customStyle="1" w:styleId="apple-converted-space">
    <w:name w:val="apple-converted-space"/>
    <w:basedOn w:val="DefaultParagraphFont"/>
    <w:rsid w:val="00F6369A"/>
  </w:style>
  <w:style w:type="character" w:styleId="FollowedHyperlink">
    <w:name w:val="FollowedHyperlink"/>
    <w:basedOn w:val="DefaultParagraphFont"/>
    <w:uiPriority w:val="99"/>
    <w:semiHidden/>
    <w:unhideWhenUsed/>
    <w:rsid w:val="006F5120"/>
    <w:rPr>
      <w:color w:val="0099CD" w:themeColor="text2"/>
      <w:u w:val="non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6369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94794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Cs w:val="24"/>
      <w:lang w:val="en-MY"/>
    </w:rPr>
  </w:style>
  <w:style w:type="character" w:customStyle="1" w:styleId="Heading5Char">
    <w:name w:val="Heading 5 Char"/>
    <w:aliases w:val="Subheading4 Char"/>
    <w:basedOn w:val="DefaultParagraphFont"/>
    <w:link w:val="Heading5"/>
    <w:uiPriority w:val="9"/>
    <w:semiHidden/>
    <w:rsid w:val="0004740F"/>
    <w:rPr>
      <w:rFonts w:asciiTheme="majorHAnsi" w:eastAsiaTheme="majorEastAsia" w:hAnsiTheme="majorHAnsi" w:cstheme="majorBidi"/>
      <w:color w:val="C5E7E7" w:themeColor="background2" w:themeTint="66"/>
      <w:sz w:val="24"/>
      <w:szCs w:val="22"/>
      <w:lang w:val="en-GB"/>
    </w:rPr>
  </w:style>
  <w:style w:type="table" w:styleId="TableGrid">
    <w:name w:val="Table Grid"/>
    <w:basedOn w:val="TableNormal"/>
    <w:uiPriority w:val="39"/>
    <w:rsid w:val="009676BB"/>
    <w:rPr>
      <w:color w:val="FFFFFF" w:themeColor="background1"/>
      <w:sz w:val="24"/>
    </w:rPr>
    <w:tblPr>
      <w:tblStyleRow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rFonts w:asciiTheme="minorHAnsi" w:hAnsiTheme="minorHAnsi"/>
        <w:b/>
        <w:color w:val="FFFFFF" w:themeColor="background1"/>
        <w:sz w:val="24"/>
      </w:rPr>
      <w:tblPr/>
      <w:tcPr>
        <w:shd w:val="clear" w:color="auto" w:fill="6FC3C3" w:themeFill="background2"/>
      </w:tcPr>
    </w:tblStylePr>
    <w:tblStylePr w:type="band1Horz">
      <w:rPr>
        <w:rFonts w:asciiTheme="minorHAnsi" w:hAnsiTheme="minorHAnsi"/>
      </w:rPr>
      <w:tblPr/>
      <w:tcPr>
        <w:shd w:val="clear" w:color="auto" w:fill="A8DBDB" w:themeFill="background2" w:themeFillTint="99"/>
      </w:tcPr>
    </w:tblStylePr>
    <w:tblStylePr w:type="band2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E2F3F3" w:themeFill="background2" w:themeFillTint="33"/>
      </w:tcPr>
    </w:tblStylePr>
  </w:style>
  <w:style w:type="table" w:styleId="TableGridLight">
    <w:name w:val="Grid Table Light"/>
    <w:basedOn w:val="TableNormal"/>
    <w:uiPriority w:val="40"/>
    <w:rsid w:val="00A149F5"/>
    <w:rPr>
      <w:sz w:val="24"/>
    </w:rPr>
    <w:tblPr>
      <w:tblStyleRow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rFonts w:asciiTheme="minorHAnsi" w:hAnsiTheme="minorHAnsi"/>
        <w:b/>
        <w:color w:val="FFFFFF" w:themeColor="background1"/>
        <w:sz w:val="24"/>
      </w:rPr>
      <w:tblPr/>
      <w:tcPr>
        <w:shd w:val="clear" w:color="auto" w:fill="0099CD" w:themeFill="text2"/>
      </w:tcPr>
    </w:tblStylePr>
    <w:tblStylePr w:type="band1Horz">
      <w:tblPr/>
      <w:tcPr>
        <w:shd w:val="clear" w:color="auto" w:fill="48D0FF" w:themeFill="text2" w:themeFillTint="99"/>
      </w:tcPr>
    </w:tblStylePr>
    <w:tblStylePr w:type="band2Horz">
      <w:tblPr/>
      <w:tcPr>
        <w:shd w:val="clear" w:color="auto" w:fill="C2EFFF" w:themeFill="text2" w:themeFillTint="33"/>
      </w:tcPr>
    </w:tblStylePr>
  </w:style>
  <w:style w:type="table" w:styleId="PlainTable1">
    <w:name w:val="Plain Table 1"/>
    <w:basedOn w:val="TableNormal"/>
    <w:uiPriority w:val="41"/>
    <w:rsid w:val="00AB25FE"/>
    <w:rPr>
      <w:sz w:val="24"/>
    </w:rPr>
    <w:tblPr>
      <w:tblStyleRowBandSize w:val="1"/>
      <w:tblStyleCol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</w:rPr>
      <w:tblPr/>
      <w:tcPr>
        <w:shd w:val="clear" w:color="auto" w:fill="F7C542" w:themeFill="accent1"/>
      </w:tcPr>
    </w:tblStylePr>
    <w:tblStylePr w:type="lastRow">
      <w:rPr>
        <w:b/>
        <w:bCs/>
      </w:rPr>
      <w:tblPr/>
      <w:tcPr>
        <w:shd w:val="clear" w:color="auto" w:fill="966E06" w:themeFill="accent1" w:themeFillShade="80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B8D" w:themeFill="accent1" w:themeFillTint="99"/>
      </w:tcPr>
    </w:tblStylePr>
    <w:tblStylePr w:type="band2Vert">
      <w:tblPr/>
      <w:tcPr>
        <w:shd w:val="clear" w:color="auto" w:fill="FDF3D8" w:themeFill="accent1" w:themeFillTint="33"/>
      </w:tcPr>
    </w:tblStylePr>
    <w:tblStylePr w:type="band1Horz">
      <w:tblPr/>
      <w:tcPr>
        <w:shd w:val="clear" w:color="auto" w:fill="FADB8D" w:themeFill="accent1" w:themeFillTint="99"/>
      </w:tcPr>
    </w:tblStylePr>
    <w:tblStylePr w:type="band2Horz">
      <w:tblPr/>
      <w:tcPr>
        <w:shd w:val="clear" w:color="auto" w:fill="FDF3D8" w:themeFill="accent1" w:themeFillTint="33"/>
      </w:tcPr>
    </w:tblStylePr>
  </w:style>
  <w:style w:type="table" w:styleId="PlainTable2">
    <w:name w:val="Plain Table 2"/>
    <w:basedOn w:val="TableNormal"/>
    <w:uiPriority w:val="42"/>
    <w:rsid w:val="00212ECB"/>
    <w:rPr>
      <w:color w:val="FFFFFF" w:themeColor="background1"/>
      <w:sz w:val="24"/>
    </w:rPr>
    <w:tblPr>
      <w:tblStyleRowBandSize w:val="1"/>
      <w:tblStyleColBandSize w:val="1"/>
      <w:tblBorders>
        <w:top w:val="single" w:sz="18" w:space="0" w:color="FFFFFF" w:themeColor="background1"/>
        <w:bottom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</w:rPr>
      <w:tblPr/>
      <w:tcPr>
        <w:shd w:val="clear" w:color="auto" w:fill="815B96" w:themeFill="accent4"/>
      </w:tcPr>
    </w:tblStylePr>
    <w:tblStylePr w:type="lastRow">
      <w:rPr>
        <w:b/>
        <w:bCs/>
        <w:color w:val="FFFFFF" w:themeColor="background1"/>
      </w:rPr>
      <w:tblPr/>
      <w:tcPr>
        <w:shd w:val="clear" w:color="auto" w:fill="604470" w:themeFill="accent4" w:themeFillShade="B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rPr>
        <w:color w:val="FFFFFF" w:themeColor="background1"/>
      </w:rPr>
      <w:tblPr/>
      <w:tcPr>
        <w:shd w:val="clear" w:color="auto" w:fill="B39AC2" w:themeFill="accent4" w:themeFillTint="99"/>
      </w:tcPr>
    </w:tblStylePr>
    <w:tblStylePr w:type="band2Horz">
      <w:rPr>
        <w:color w:val="auto"/>
      </w:rPr>
      <w:tblPr/>
      <w:tcPr>
        <w:shd w:val="clear" w:color="auto" w:fill="E5DDEA" w:themeFill="accent4" w:themeFillTint="33"/>
      </w:tcPr>
    </w:tblStylePr>
  </w:style>
  <w:style w:type="table" w:styleId="PlainTable3">
    <w:name w:val="Plain Table 3"/>
    <w:basedOn w:val="TableNormal"/>
    <w:uiPriority w:val="43"/>
    <w:rsid w:val="00212ECB"/>
    <w:tblPr>
      <w:tblStyleRowBandSize w:val="1"/>
      <w:tblStyleCol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  <w:caps/>
      </w:rPr>
      <w:tblPr/>
      <w:tcPr>
        <w:shd w:val="clear" w:color="auto" w:fill="52A245" w:themeFill="accent6"/>
      </w:tcPr>
    </w:tblStylePr>
    <w:tblStylePr w:type="lastRow">
      <w:rPr>
        <w:b/>
        <w:bCs/>
        <w:caps/>
      </w:rPr>
      <w:tblPr/>
      <w:tcPr>
        <w:shd w:val="clear" w:color="auto" w:fill="3D7933" w:themeFill="accent6" w:themeFillShade="BF"/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92CD89" w:themeFill="accent6" w:themeFillTint="99"/>
      </w:tcPr>
    </w:tblStylePr>
    <w:tblStylePr w:type="band2Vert">
      <w:tblPr/>
      <w:tcPr>
        <w:shd w:val="clear" w:color="auto" w:fill="DAEED7" w:themeFill="accent6" w:themeFillTint="33"/>
      </w:tcPr>
    </w:tblStylePr>
    <w:tblStylePr w:type="band1Horz">
      <w:rPr>
        <w:rFonts w:asciiTheme="minorHAnsi" w:hAnsiTheme="minorHAnsi"/>
        <w:sz w:val="24"/>
      </w:rPr>
      <w:tblPr/>
      <w:tcPr>
        <w:shd w:val="clear" w:color="auto" w:fill="92CD89" w:themeFill="accent6" w:themeFillTint="99"/>
      </w:tcPr>
    </w:tblStylePr>
    <w:tblStylePr w:type="band2Horz">
      <w:rPr>
        <w:rFonts w:asciiTheme="minorHAnsi" w:hAnsiTheme="minorHAnsi"/>
        <w:sz w:val="24"/>
      </w:rPr>
      <w:tblPr/>
      <w:tcPr>
        <w:shd w:val="clear" w:color="auto" w:fill="B6DDB0" w:themeFill="accent6" w:themeFillTint="66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C60B0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0B0"/>
    <w:rPr>
      <w:rFonts w:ascii="Times New Roman" w:eastAsiaTheme="minorEastAsia" w:hAnsi="Times New Roman"/>
      <w:color w:val="000000" w:themeColor="text1"/>
      <w:sz w:val="18"/>
      <w:szCs w:val="18"/>
      <w:lang w:val="en-GB"/>
    </w:rPr>
  </w:style>
  <w:style w:type="paragraph" w:customStyle="1" w:styleId="p2">
    <w:name w:val="p2"/>
    <w:basedOn w:val="Normal"/>
    <w:rsid w:val="004A34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Cs w:val="24"/>
      <w:lang w:val="en-MY" w:bidi="my-MM"/>
    </w:rPr>
  </w:style>
  <w:style w:type="character" w:customStyle="1" w:styleId="s1">
    <w:name w:val="s1"/>
    <w:basedOn w:val="DefaultParagraphFont"/>
    <w:rsid w:val="004A3424"/>
  </w:style>
  <w:style w:type="paragraph" w:customStyle="1" w:styleId="EndNoteBibliography">
    <w:name w:val="EndNote Bibliography"/>
    <w:basedOn w:val="Normal"/>
    <w:link w:val="EndNoteBibliographyChar"/>
    <w:rsid w:val="00F0769B"/>
    <w:pPr>
      <w:spacing w:after="160" w:line="240" w:lineRule="auto"/>
    </w:pPr>
    <w:rPr>
      <w:rFonts w:ascii="Calibri" w:eastAsiaTheme="minorHAnsi" w:hAnsi="Calibri" w:cs="Calibri"/>
      <w:noProof/>
      <w:color w:val="auto"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769B"/>
    <w:rPr>
      <w:rFonts w:ascii="Calibri" w:hAnsi="Calibri" w:cs="Calibri"/>
      <w:noProof/>
      <w:sz w:val="22"/>
      <w:szCs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0769B"/>
    <w:pPr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769B"/>
    <w:rPr>
      <w:rFonts w:ascii="Calibri" w:eastAsiaTheme="minorEastAsia" w:hAnsi="Calibri" w:cs="Calibri"/>
      <w:noProof/>
      <w:color w:val="000000" w:themeColor="text1"/>
      <w:sz w:val="22"/>
      <w:szCs w:val="22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920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20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920E5"/>
    <w:rPr>
      <w:rFonts w:eastAsiaTheme="minorEastAsia" w:cstheme="minorBidi"/>
      <w:color w:val="000000" w:themeColor="text1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20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920E5"/>
    <w:rPr>
      <w:rFonts w:eastAsiaTheme="minorEastAsia" w:cstheme="minorBidi"/>
      <w:b/>
      <w:bCs/>
      <w:color w:val="000000" w:themeColor="text1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88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392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370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70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65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8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fish.cgiar.org/publications/fish-branding-guidelines" TargetMode="External"/><Relationship Id="rId117" Type="http://schemas.openxmlformats.org/officeDocument/2006/relationships/hyperlink" Target="http://www.cgiar.org/" TargetMode="External"/><Relationship Id="rId21" Type="http://schemas.openxmlformats.org/officeDocument/2006/relationships/image" Target="media/image6.png"/><Relationship Id="rId42" Type="http://schemas.openxmlformats.org/officeDocument/2006/relationships/image" Target="media/image13.png"/><Relationship Id="rId47" Type="http://schemas.openxmlformats.org/officeDocument/2006/relationships/hyperlink" Target="https://fish.cgiar.org/" TargetMode="External"/><Relationship Id="rId63" Type="http://schemas.openxmlformats.org/officeDocument/2006/relationships/hyperlink" Target="https://fish.cgiar.org/" TargetMode="External"/><Relationship Id="rId68" Type="http://schemas.openxmlformats.org/officeDocument/2006/relationships/hyperlink" Target="https://www.worldfishcenter.org/" TargetMode="External"/><Relationship Id="rId84" Type="http://schemas.openxmlformats.org/officeDocument/2006/relationships/hyperlink" Target="https://www.worldfishcenter.org/" TargetMode="External"/><Relationship Id="rId89" Type="http://schemas.openxmlformats.org/officeDocument/2006/relationships/hyperlink" Target="http://www.cgiar.org/" TargetMode="External"/><Relationship Id="rId112" Type="http://schemas.openxmlformats.org/officeDocument/2006/relationships/hyperlink" Target="https://www.worldfishcenter.org/" TargetMode="External"/><Relationship Id="rId133" Type="http://schemas.openxmlformats.org/officeDocument/2006/relationships/hyperlink" Target="http://www.cgiar.org/" TargetMode="External"/><Relationship Id="rId138" Type="http://schemas.openxmlformats.org/officeDocument/2006/relationships/hyperlink" Target="http://fish.cgiar.org/" TargetMode="External"/><Relationship Id="rId154" Type="http://schemas.openxmlformats.org/officeDocument/2006/relationships/hyperlink" Target="http://fish.cgiar.org/" TargetMode="External"/><Relationship Id="rId159" Type="http://schemas.openxmlformats.org/officeDocument/2006/relationships/hyperlink" Target="https://fish.cgiar.org/" TargetMode="External"/><Relationship Id="rId175" Type="http://schemas.openxmlformats.org/officeDocument/2006/relationships/theme" Target="theme/theme1.xml"/><Relationship Id="rId170" Type="http://schemas.openxmlformats.org/officeDocument/2006/relationships/hyperlink" Target="http://fish.cgiar.org/" TargetMode="External"/><Relationship Id="rId16" Type="http://schemas.openxmlformats.org/officeDocument/2006/relationships/image" Target="media/image3.png"/><Relationship Id="rId107" Type="http://schemas.openxmlformats.org/officeDocument/2006/relationships/hyperlink" Target="https://fish.cgiar.org/" TargetMode="External"/><Relationship Id="rId11" Type="http://schemas.openxmlformats.org/officeDocument/2006/relationships/header" Target="header1.xml"/><Relationship Id="rId32" Type="http://schemas.openxmlformats.org/officeDocument/2006/relationships/hyperlink" Target="https://cran.uib.no/web/packages/lpSolve/lpSolve.pdf" TargetMode="External"/><Relationship Id="rId37" Type="http://schemas.openxmlformats.org/officeDocument/2006/relationships/hyperlink" Target="https://doi.org/10.1016/j.aquaculture.2016.05.013" TargetMode="External"/><Relationship Id="rId53" Type="http://schemas.openxmlformats.org/officeDocument/2006/relationships/hyperlink" Target="http://www.cgiar.org/" TargetMode="External"/><Relationship Id="rId58" Type="http://schemas.openxmlformats.org/officeDocument/2006/relationships/hyperlink" Target="http://fish.cgiar.org/" TargetMode="External"/><Relationship Id="rId74" Type="http://schemas.openxmlformats.org/officeDocument/2006/relationships/hyperlink" Target="http://fish.cgiar.org/" TargetMode="External"/><Relationship Id="rId79" Type="http://schemas.openxmlformats.org/officeDocument/2006/relationships/hyperlink" Target="https://fish.cgiar.org/" TargetMode="External"/><Relationship Id="rId102" Type="http://schemas.openxmlformats.org/officeDocument/2006/relationships/hyperlink" Target="http://fish.cgiar.org/" TargetMode="External"/><Relationship Id="rId123" Type="http://schemas.openxmlformats.org/officeDocument/2006/relationships/hyperlink" Target="https://fish.cgiar.org/" TargetMode="External"/><Relationship Id="rId128" Type="http://schemas.openxmlformats.org/officeDocument/2006/relationships/hyperlink" Target="https://www.worldfishcenter.org/" TargetMode="External"/><Relationship Id="rId144" Type="http://schemas.openxmlformats.org/officeDocument/2006/relationships/hyperlink" Target="https://www.worldfishcenter.org/" TargetMode="External"/><Relationship Id="rId149" Type="http://schemas.openxmlformats.org/officeDocument/2006/relationships/hyperlink" Target="http://www.cgiar.org/" TargetMode="External"/><Relationship Id="rId5" Type="http://schemas.openxmlformats.org/officeDocument/2006/relationships/numbering" Target="numbering.xml"/><Relationship Id="rId90" Type="http://schemas.openxmlformats.org/officeDocument/2006/relationships/hyperlink" Target="http://fish.cgiar.org/" TargetMode="External"/><Relationship Id="rId95" Type="http://schemas.openxmlformats.org/officeDocument/2006/relationships/hyperlink" Target="https://fish.cgiar.org/" TargetMode="External"/><Relationship Id="rId160" Type="http://schemas.openxmlformats.org/officeDocument/2006/relationships/hyperlink" Target="https://www.worldfishcenter.org/" TargetMode="External"/><Relationship Id="rId165" Type="http://schemas.openxmlformats.org/officeDocument/2006/relationships/hyperlink" Target="http://www.cgiar.org/" TargetMode="External"/><Relationship Id="rId22" Type="http://schemas.openxmlformats.org/officeDocument/2006/relationships/image" Target="media/image7.png"/><Relationship Id="rId27" Type="http://schemas.openxmlformats.org/officeDocument/2006/relationships/hyperlink" Target="mailto:fish@cgiar.org" TargetMode="External"/><Relationship Id="rId43" Type="http://schemas.openxmlformats.org/officeDocument/2006/relationships/hyperlink" Target="https://fish.cgiar.org/" TargetMode="External"/><Relationship Id="rId48" Type="http://schemas.openxmlformats.org/officeDocument/2006/relationships/hyperlink" Target="https://www.worldfishcenter.org/" TargetMode="External"/><Relationship Id="rId64" Type="http://schemas.openxmlformats.org/officeDocument/2006/relationships/hyperlink" Target="https://www.worldfishcenter.org/" TargetMode="External"/><Relationship Id="rId69" Type="http://schemas.openxmlformats.org/officeDocument/2006/relationships/hyperlink" Target="http://www.cgiar.org/" TargetMode="External"/><Relationship Id="rId113" Type="http://schemas.openxmlformats.org/officeDocument/2006/relationships/hyperlink" Target="http://www.cgiar.org/" TargetMode="External"/><Relationship Id="rId118" Type="http://schemas.openxmlformats.org/officeDocument/2006/relationships/hyperlink" Target="http://fish.cgiar.org/" TargetMode="External"/><Relationship Id="rId134" Type="http://schemas.openxmlformats.org/officeDocument/2006/relationships/hyperlink" Target="http://fish.cgiar.org/" TargetMode="External"/><Relationship Id="rId139" Type="http://schemas.openxmlformats.org/officeDocument/2006/relationships/hyperlink" Target="https://fish.cgiar.org/" TargetMode="External"/><Relationship Id="rId80" Type="http://schemas.openxmlformats.org/officeDocument/2006/relationships/hyperlink" Target="https://www.worldfishcenter.org/" TargetMode="External"/><Relationship Id="rId85" Type="http://schemas.openxmlformats.org/officeDocument/2006/relationships/hyperlink" Target="http://www.cgiar.org/" TargetMode="External"/><Relationship Id="rId150" Type="http://schemas.openxmlformats.org/officeDocument/2006/relationships/hyperlink" Target="http://fish.cgiar.org/" TargetMode="External"/><Relationship Id="rId155" Type="http://schemas.openxmlformats.org/officeDocument/2006/relationships/hyperlink" Target="https://fish.cgiar.org/" TargetMode="External"/><Relationship Id="rId171" Type="http://schemas.openxmlformats.org/officeDocument/2006/relationships/header" Target="header2.xml"/><Relationship Id="rId12" Type="http://schemas.openxmlformats.org/officeDocument/2006/relationships/footer" Target="footer1.xml"/><Relationship Id="rId17" Type="http://schemas.openxmlformats.org/officeDocument/2006/relationships/image" Target="media/image4.png"/><Relationship Id="rId33" Type="http://schemas.openxmlformats.org/officeDocument/2006/relationships/hyperlink" Target="https://doi.org/10.1016/j.aquaculture.2020.736039" TargetMode="External"/><Relationship Id="rId38" Type="http://schemas.openxmlformats.org/officeDocument/2006/relationships/image" Target="media/image9.png"/><Relationship Id="rId59" Type="http://schemas.openxmlformats.org/officeDocument/2006/relationships/hyperlink" Target="https://fish.cgiar.org/" TargetMode="External"/><Relationship Id="rId103" Type="http://schemas.openxmlformats.org/officeDocument/2006/relationships/hyperlink" Target="https://fish.cgiar.org/" TargetMode="External"/><Relationship Id="rId108" Type="http://schemas.openxmlformats.org/officeDocument/2006/relationships/hyperlink" Target="https://www.worldfishcenter.org/" TargetMode="External"/><Relationship Id="rId124" Type="http://schemas.openxmlformats.org/officeDocument/2006/relationships/hyperlink" Target="https://www.worldfishcenter.org/" TargetMode="External"/><Relationship Id="rId129" Type="http://schemas.openxmlformats.org/officeDocument/2006/relationships/hyperlink" Target="http://www.cgiar.org/" TargetMode="External"/><Relationship Id="rId54" Type="http://schemas.openxmlformats.org/officeDocument/2006/relationships/hyperlink" Target="http://fish.cgiar.org/" TargetMode="External"/><Relationship Id="rId70" Type="http://schemas.openxmlformats.org/officeDocument/2006/relationships/hyperlink" Target="http://fish.cgiar.org/" TargetMode="External"/><Relationship Id="rId75" Type="http://schemas.openxmlformats.org/officeDocument/2006/relationships/hyperlink" Target="https://fish.cgiar.org/" TargetMode="External"/><Relationship Id="rId91" Type="http://schemas.openxmlformats.org/officeDocument/2006/relationships/hyperlink" Target="https://fish.cgiar.org/" TargetMode="External"/><Relationship Id="rId96" Type="http://schemas.openxmlformats.org/officeDocument/2006/relationships/hyperlink" Target="https://www.worldfishcenter.org/" TargetMode="External"/><Relationship Id="rId140" Type="http://schemas.openxmlformats.org/officeDocument/2006/relationships/hyperlink" Target="https://www.worldfishcenter.org/" TargetMode="External"/><Relationship Id="rId145" Type="http://schemas.openxmlformats.org/officeDocument/2006/relationships/hyperlink" Target="http://www.cgiar.org/" TargetMode="External"/><Relationship Id="rId161" Type="http://schemas.openxmlformats.org/officeDocument/2006/relationships/hyperlink" Target="http://www.cgiar.org/" TargetMode="External"/><Relationship Id="rId166" Type="http://schemas.openxmlformats.org/officeDocument/2006/relationships/hyperlink" Target="http://fish.cgiar.org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2.jpeg"/><Relationship Id="rId23" Type="http://schemas.openxmlformats.org/officeDocument/2006/relationships/hyperlink" Target="https://fish.cgiar.org/" TargetMode="External"/><Relationship Id="rId28" Type="http://schemas.openxmlformats.org/officeDocument/2006/relationships/image" Target="media/image8.emf"/><Relationship Id="rId36" Type="http://schemas.openxmlformats.org/officeDocument/2006/relationships/hyperlink" Target="https://doi.org/https://doi.org/10.1016/j.aquaculture.2021.736715" TargetMode="External"/><Relationship Id="rId49" Type="http://schemas.openxmlformats.org/officeDocument/2006/relationships/hyperlink" Target="http://www.cgiar.org/" TargetMode="External"/><Relationship Id="rId57" Type="http://schemas.openxmlformats.org/officeDocument/2006/relationships/hyperlink" Target="http://www.cgiar.org/" TargetMode="External"/><Relationship Id="rId106" Type="http://schemas.openxmlformats.org/officeDocument/2006/relationships/hyperlink" Target="http://fish.cgiar.org/" TargetMode="External"/><Relationship Id="rId114" Type="http://schemas.openxmlformats.org/officeDocument/2006/relationships/hyperlink" Target="http://fish.cgiar.org/" TargetMode="External"/><Relationship Id="rId119" Type="http://schemas.openxmlformats.org/officeDocument/2006/relationships/hyperlink" Target="https://fish.cgiar.org/" TargetMode="External"/><Relationship Id="rId127" Type="http://schemas.openxmlformats.org/officeDocument/2006/relationships/hyperlink" Target="https://fish.cgiar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github.com/mghamilton/AllocateMate" TargetMode="External"/><Relationship Id="rId44" Type="http://schemas.openxmlformats.org/officeDocument/2006/relationships/hyperlink" Target="https://www.worldfishcenter.org/" TargetMode="External"/><Relationship Id="rId52" Type="http://schemas.openxmlformats.org/officeDocument/2006/relationships/hyperlink" Target="https://www.worldfishcenter.org/" TargetMode="External"/><Relationship Id="rId60" Type="http://schemas.openxmlformats.org/officeDocument/2006/relationships/hyperlink" Target="https://www.worldfishcenter.org/" TargetMode="External"/><Relationship Id="rId65" Type="http://schemas.openxmlformats.org/officeDocument/2006/relationships/hyperlink" Target="http://www.cgiar.org/" TargetMode="External"/><Relationship Id="rId73" Type="http://schemas.openxmlformats.org/officeDocument/2006/relationships/hyperlink" Target="http://www.cgiar.org/" TargetMode="External"/><Relationship Id="rId78" Type="http://schemas.openxmlformats.org/officeDocument/2006/relationships/hyperlink" Target="http://fish.cgiar.org/" TargetMode="External"/><Relationship Id="rId81" Type="http://schemas.openxmlformats.org/officeDocument/2006/relationships/hyperlink" Target="http://www.cgiar.org/" TargetMode="External"/><Relationship Id="rId86" Type="http://schemas.openxmlformats.org/officeDocument/2006/relationships/hyperlink" Target="http://fish.cgiar.org/" TargetMode="External"/><Relationship Id="rId94" Type="http://schemas.openxmlformats.org/officeDocument/2006/relationships/hyperlink" Target="http://fish.cgiar.org/" TargetMode="External"/><Relationship Id="rId99" Type="http://schemas.openxmlformats.org/officeDocument/2006/relationships/hyperlink" Target="https://fish.cgiar.org/" TargetMode="External"/><Relationship Id="rId101" Type="http://schemas.openxmlformats.org/officeDocument/2006/relationships/hyperlink" Target="http://www.cgiar.org/" TargetMode="External"/><Relationship Id="rId122" Type="http://schemas.openxmlformats.org/officeDocument/2006/relationships/hyperlink" Target="http://fish.cgiar.org/" TargetMode="External"/><Relationship Id="rId130" Type="http://schemas.openxmlformats.org/officeDocument/2006/relationships/hyperlink" Target="http://fish.cgiar.org/" TargetMode="External"/><Relationship Id="rId135" Type="http://schemas.openxmlformats.org/officeDocument/2006/relationships/hyperlink" Target="https://fish.cgiar.org/" TargetMode="External"/><Relationship Id="rId143" Type="http://schemas.openxmlformats.org/officeDocument/2006/relationships/hyperlink" Target="https://fish.cgiar.org/" TargetMode="External"/><Relationship Id="rId148" Type="http://schemas.openxmlformats.org/officeDocument/2006/relationships/hyperlink" Target="https://www.worldfishcenter.org/" TargetMode="External"/><Relationship Id="rId151" Type="http://schemas.openxmlformats.org/officeDocument/2006/relationships/hyperlink" Target="https://fish.cgiar.org/" TargetMode="External"/><Relationship Id="rId156" Type="http://schemas.openxmlformats.org/officeDocument/2006/relationships/hyperlink" Target="https://www.worldfishcenter.org/" TargetMode="External"/><Relationship Id="rId164" Type="http://schemas.openxmlformats.org/officeDocument/2006/relationships/hyperlink" Target="https://www.worldfishcenter.org/" TargetMode="External"/><Relationship Id="rId169" Type="http://schemas.openxmlformats.org/officeDocument/2006/relationships/hyperlink" Target="http://www.cgiar.org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72" Type="http://schemas.openxmlformats.org/officeDocument/2006/relationships/footer" Target="footer4.xml"/><Relationship Id="rId13" Type="http://schemas.openxmlformats.org/officeDocument/2006/relationships/footer" Target="footer2.xml"/><Relationship Id="rId39" Type="http://schemas.openxmlformats.org/officeDocument/2006/relationships/image" Target="media/image10.png"/><Relationship Id="rId109" Type="http://schemas.openxmlformats.org/officeDocument/2006/relationships/hyperlink" Target="http://www.cgiar.org/" TargetMode="External"/><Relationship Id="rId34" Type="http://schemas.openxmlformats.org/officeDocument/2006/relationships/hyperlink" Target="https://doi.org/10.1186/s12711-019-0454-x" TargetMode="External"/><Relationship Id="rId50" Type="http://schemas.openxmlformats.org/officeDocument/2006/relationships/hyperlink" Target="http://fish.cgiar.org/" TargetMode="External"/><Relationship Id="rId55" Type="http://schemas.openxmlformats.org/officeDocument/2006/relationships/hyperlink" Target="https://fish.cgiar.org/" TargetMode="External"/><Relationship Id="rId76" Type="http://schemas.openxmlformats.org/officeDocument/2006/relationships/hyperlink" Target="https://www.worldfishcenter.org/" TargetMode="External"/><Relationship Id="rId97" Type="http://schemas.openxmlformats.org/officeDocument/2006/relationships/hyperlink" Target="http://www.cgiar.org/" TargetMode="External"/><Relationship Id="rId104" Type="http://schemas.openxmlformats.org/officeDocument/2006/relationships/hyperlink" Target="https://www.worldfishcenter.org/" TargetMode="External"/><Relationship Id="rId120" Type="http://schemas.openxmlformats.org/officeDocument/2006/relationships/hyperlink" Target="https://www.worldfishcenter.org/" TargetMode="External"/><Relationship Id="rId125" Type="http://schemas.openxmlformats.org/officeDocument/2006/relationships/hyperlink" Target="http://www.cgiar.org/" TargetMode="External"/><Relationship Id="rId141" Type="http://schemas.openxmlformats.org/officeDocument/2006/relationships/hyperlink" Target="http://www.cgiar.org/" TargetMode="External"/><Relationship Id="rId146" Type="http://schemas.openxmlformats.org/officeDocument/2006/relationships/hyperlink" Target="http://fish.cgiar.org/" TargetMode="External"/><Relationship Id="rId167" Type="http://schemas.openxmlformats.org/officeDocument/2006/relationships/hyperlink" Target="https://fish.cgiar.org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fish.cgiar.org/" TargetMode="External"/><Relationship Id="rId92" Type="http://schemas.openxmlformats.org/officeDocument/2006/relationships/hyperlink" Target="https://www.worldfishcenter.org/" TargetMode="External"/><Relationship Id="rId162" Type="http://schemas.openxmlformats.org/officeDocument/2006/relationships/hyperlink" Target="http://fish.cgiar.org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creativecommons.org/licenses/by-nc/4.0/" TargetMode="External"/><Relationship Id="rId24" Type="http://schemas.openxmlformats.org/officeDocument/2006/relationships/hyperlink" Target="https://www.worldfishcenter.org/" TargetMode="External"/><Relationship Id="rId40" Type="http://schemas.openxmlformats.org/officeDocument/2006/relationships/image" Target="media/image11.png"/><Relationship Id="rId45" Type="http://schemas.openxmlformats.org/officeDocument/2006/relationships/hyperlink" Target="http://www.cgiar.org/" TargetMode="External"/><Relationship Id="rId66" Type="http://schemas.openxmlformats.org/officeDocument/2006/relationships/hyperlink" Target="http://fish.cgiar.org/" TargetMode="External"/><Relationship Id="rId87" Type="http://schemas.openxmlformats.org/officeDocument/2006/relationships/hyperlink" Target="https://fish.cgiar.org/" TargetMode="External"/><Relationship Id="rId110" Type="http://schemas.openxmlformats.org/officeDocument/2006/relationships/hyperlink" Target="http://fish.cgiar.org/" TargetMode="External"/><Relationship Id="rId115" Type="http://schemas.openxmlformats.org/officeDocument/2006/relationships/hyperlink" Target="https://fish.cgiar.org/" TargetMode="External"/><Relationship Id="rId131" Type="http://schemas.openxmlformats.org/officeDocument/2006/relationships/hyperlink" Target="https://fish.cgiar.org/" TargetMode="External"/><Relationship Id="rId136" Type="http://schemas.openxmlformats.org/officeDocument/2006/relationships/hyperlink" Target="https://www.worldfishcenter.org/" TargetMode="External"/><Relationship Id="rId157" Type="http://schemas.openxmlformats.org/officeDocument/2006/relationships/hyperlink" Target="http://www.cgiar.org/" TargetMode="External"/><Relationship Id="rId61" Type="http://schemas.openxmlformats.org/officeDocument/2006/relationships/hyperlink" Target="http://www.cgiar.org/" TargetMode="External"/><Relationship Id="rId82" Type="http://schemas.openxmlformats.org/officeDocument/2006/relationships/hyperlink" Target="http://fish.cgiar.org/" TargetMode="External"/><Relationship Id="rId152" Type="http://schemas.openxmlformats.org/officeDocument/2006/relationships/hyperlink" Target="https://www.worldfishcenter.org/" TargetMode="External"/><Relationship Id="rId173" Type="http://schemas.openxmlformats.org/officeDocument/2006/relationships/footer" Target="footer5.xml"/><Relationship Id="rId14" Type="http://schemas.openxmlformats.org/officeDocument/2006/relationships/footer" Target="footer3.xml"/><Relationship Id="rId30" Type="http://schemas.openxmlformats.org/officeDocument/2006/relationships/hyperlink" Target="https://fish.cgiar.org/publications/fish-branding-guidelines" TargetMode="External"/><Relationship Id="rId35" Type="http://schemas.openxmlformats.org/officeDocument/2006/relationships/hyperlink" Target="https://doi.org/10.3389/fgene.2019.00597" TargetMode="External"/><Relationship Id="rId56" Type="http://schemas.openxmlformats.org/officeDocument/2006/relationships/hyperlink" Target="https://www.worldfishcenter.org/" TargetMode="External"/><Relationship Id="rId77" Type="http://schemas.openxmlformats.org/officeDocument/2006/relationships/hyperlink" Target="http://www.cgiar.org/" TargetMode="External"/><Relationship Id="rId100" Type="http://schemas.openxmlformats.org/officeDocument/2006/relationships/hyperlink" Target="https://www.worldfishcenter.org/" TargetMode="External"/><Relationship Id="rId105" Type="http://schemas.openxmlformats.org/officeDocument/2006/relationships/hyperlink" Target="http://www.cgiar.org/" TargetMode="External"/><Relationship Id="rId126" Type="http://schemas.openxmlformats.org/officeDocument/2006/relationships/hyperlink" Target="http://fish.cgiar.org/" TargetMode="External"/><Relationship Id="rId147" Type="http://schemas.openxmlformats.org/officeDocument/2006/relationships/hyperlink" Target="https://fish.cgiar.org/" TargetMode="External"/><Relationship Id="rId168" Type="http://schemas.openxmlformats.org/officeDocument/2006/relationships/hyperlink" Target="https://www.worldfishcenter.org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fish.cgiar.org/" TargetMode="External"/><Relationship Id="rId72" Type="http://schemas.openxmlformats.org/officeDocument/2006/relationships/hyperlink" Target="https://www.worldfishcenter.org/" TargetMode="External"/><Relationship Id="rId93" Type="http://schemas.openxmlformats.org/officeDocument/2006/relationships/hyperlink" Target="http://www.cgiar.org/" TargetMode="External"/><Relationship Id="rId98" Type="http://schemas.openxmlformats.org/officeDocument/2006/relationships/hyperlink" Target="http://fish.cgiar.org/" TargetMode="External"/><Relationship Id="rId121" Type="http://schemas.openxmlformats.org/officeDocument/2006/relationships/hyperlink" Target="http://www.cgiar.org/" TargetMode="External"/><Relationship Id="rId142" Type="http://schemas.openxmlformats.org/officeDocument/2006/relationships/hyperlink" Target="http://fish.cgiar.org/" TargetMode="External"/><Relationship Id="rId163" Type="http://schemas.openxmlformats.org/officeDocument/2006/relationships/hyperlink" Target="https://fish.cgiar.org/" TargetMode="External"/><Relationship Id="rId3" Type="http://schemas.openxmlformats.org/officeDocument/2006/relationships/customXml" Target="../customXml/item3.xml"/><Relationship Id="rId25" Type="http://schemas.openxmlformats.org/officeDocument/2006/relationships/hyperlink" Target="http://www.cgiar.org/" TargetMode="External"/><Relationship Id="rId46" Type="http://schemas.openxmlformats.org/officeDocument/2006/relationships/hyperlink" Target="http://fish.cgiar.org/" TargetMode="External"/><Relationship Id="rId67" Type="http://schemas.openxmlformats.org/officeDocument/2006/relationships/hyperlink" Target="https://fish.cgiar.org/" TargetMode="External"/><Relationship Id="rId116" Type="http://schemas.openxmlformats.org/officeDocument/2006/relationships/hyperlink" Target="https://www.worldfishcenter.org/" TargetMode="External"/><Relationship Id="rId137" Type="http://schemas.openxmlformats.org/officeDocument/2006/relationships/hyperlink" Target="http://www.cgiar.org/" TargetMode="External"/><Relationship Id="rId158" Type="http://schemas.openxmlformats.org/officeDocument/2006/relationships/hyperlink" Target="http://fish.cgiar.org/" TargetMode="External"/><Relationship Id="rId20" Type="http://schemas.openxmlformats.org/officeDocument/2006/relationships/image" Target="media/image5.png"/><Relationship Id="rId41" Type="http://schemas.openxmlformats.org/officeDocument/2006/relationships/image" Target="media/image12.png"/><Relationship Id="rId62" Type="http://schemas.openxmlformats.org/officeDocument/2006/relationships/hyperlink" Target="http://fish.cgiar.org/" TargetMode="External"/><Relationship Id="rId83" Type="http://schemas.openxmlformats.org/officeDocument/2006/relationships/hyperlink" Target="https://fish.cgiar.org/" TargetMode="External"/><Relationship Id="rId88" Type="http://schemas.openxmlformats.org/officeDocument/2006/relationships/hyperlink" Target="https://www.worldfishcenter.org/" TargetMode="External"/><Relationship Id="rId111" Type="http://schemas.openxmlformats.org/officeDocument/2006/relationships/hyperlink" Target="https://fish.cgiar.org/" TargetMode="External"/><Relationship Id="rId132" Type="http://schemas.openxmlformats.org/officeDocument/2006/relationships/hyperlink" Target="https://www.worldfishcenter.org/" TargetMode="External"/><Relationship Id="rId153" Type="http://schemas.openxmlformats.org/officeDocument/2006/relationships/hyperlink" Target="http://www.cgiar.org/" TargetMode="External"/><Relationship Id="rId17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foot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WorldFish_Color_Code_2019">
  <a:themeElements>
    <a:clrScheme name="FISH_Color_Code_2019">
      <a:dk1>
        <a:srgbClr val="000000"/>
      </a:dk1>
      <a:lt1>
        <a:srgbClr val="FFFFFF"/>
      </a:lt1>
      <a:dk2>
        <a:srgbClr val="0099CD"/>
      </a:dk2>
      <a:lt2>
        <a:srgbClr val="6FC3C3"/>
      </a:lt2>
      <a:accent1>
        <a:srgbClr val="F7C542"/>
      </a:accent1>
      <a:accent2>
        <a:srgbClr val="E57231"/>
      </a:accent2>
      <a:accent3>
        <a:srgbClr val="D81E44"/>
      </a:accent3>
      <a:accent4>
        <a:srgbClr val="815B96"/>
      </a:accent4>
      <a:accent5>
        <a:srgbClr val="234070"/>
      </a:accent5>
      <a:accent6>
        <a:srgbClr val="52A245"/>
      </a:accent6>
      <a:hlink>
        <a:srgbClr val="0083A1"/>
      </a:hlink>
      <a:folHlink>
        <a:srgbClr val="0083A1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WorldFish_Color_Code_2019" id="{D829F6C5-4847-9042-A8A4-22E2D3290158}" vid="{1EB5874C-38FC-B241-8CED-723A71FC0EE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A7C511999D68449855EEE46F8C8BF71" ma:contentTypeVersion="9" ma:contentTypeDescription="Create a new document." ma:contentTypeScope="" ma:versionID="40da362b81060b212f709057ffa44dd2">
  <xsd:schema xmlns:xsd="http://www.w3.org/2001/XMLSchema" xmlns:xs="http://www.w3.org/2001/XMLSchema" xmlns:p="http://schemas.microsoft.com/office/2006/metadata/properties" xmlns:ns2="0a00ebde-cd45-427a-92b2-b5c3e0f032d8" xmlns:ns3="2d0abd2d-b444-4d7e-a0ed-a9d270bb575d" targetNamespace="http://schemas.microsoft.com/office/2006/metadata/properties" ma:root="true" ma:fieldsID="5f1107a3dbdd4858214657cdff1f6ffd" ns2:_="" ns3:_="">
    <xsd:import namespace="0a00ebde-cd45-427a-92b2-b5c3e0f032d8"/>
    <xsd:import namespace="2d0abd2d-b444-4d7e-a0ed-a9d270bb575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00ebde-cd45-427a-92b2-b5c3e0f032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0abd2d-b444-4d7e-a0ed-a9d270bb575d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6E3A5D-6CC0-4A94-BCC4-E53D555DD83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5270423-6301-4348-A701-233F3E122F3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C0D9438-3A2A-4308-9320-7588A23BA40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a00ebde-cd45-427a-92b2-b5c3e0f032d8"/>
    <ds:schemaRef ds:uri="2d0abd2d-b444-4d7e-a0ed-a9d270bb575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E898AF5-3E15-4684-9D4C-0EE8FCE6EC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0</TotalTime>
  <Pages>13</Pages>
  <Words>2038</Words>
  <Characters>11622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a, Seong Lee (WorldFish)</dc:creator>
  <cp:keywords/>
  <dc:description/>
  <cp:lastModifiedBy>Hamilton, Matthew (WorldFish)</cp:lastModifiedBy>
  <cp:revision>23</cp:revision>
  <cp:lastPrinted>2019-04-20T06:18:00Z</cp:lastPrinted>
  <dcterms:created xsi:type="dcterms:W3CDTF">2021-04-13T04:03:00Z</dcterms:created>
  <dcterms:modified xsi:type="dcterms:W3CDTF">2021-04-23T0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A7C511999D68449855EEE46F8C8BF71</vt:lpwstr>
  </property>
</Properties>
</file>